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1098" w:rsidRPr="005356EF" w:rsidRDefault="004C3902" w:rsidP="002C1098">
      <w:pPr>
        <w:jc w:val="both"/>
        <w:rPr>
          <w:b/>
        </w:rPr>
      </w:pPr>
      <w:proofErr w:type="gramStart"/>
      <w:r>
        <w:rPr>
          <w:b/>
        </w:rPr>
        <w:t>A Janus-</w:t>
      </w:r>
      <w:r w:rsidR="001C0B50">
        <w:rPr>
          <w:b/>
        </w:rPr>
        <w:t xml:space="preserve">faced role </w:t>
      </w:r>
      <w:r>
        <w:rPr>
          <w:b/>
        </w:rPr>
        <w:t>for</w:t>
      </w:r>
      <w:r w:rsidR="002C1098">
        <w:rPr>
          <w:b/>
        </w:rPr>
        <w:t xml:space="preserve"> atrial natriuretic peptide </w:t>
      </w:r>
      <w:r w:rsidR="00AD3AA9">
        <w:rPr>
          <w:b/>
        </w:rPr>
        <w:t>in</w:t>
      </w:r>
      <w:r w:rsidR="002C1098">
        <w:rPr>
          <w:b/>
        </w:rPr>
        <w:t xml:space="preserve"> myocardial infarction</w:t>
      </w:r>
      <w:r>
        <w:rPr>
          <w:b/>
        </w:rPr>
        <w:t>?</w:t>
      </w:r>
      <w:proofErr w:type="gramEnd"/>
    </w:p>
    <w:p w:rsidR="002C1098" w:rsidRDefault="002C1098" w:rsidP="002C1098">
      <w:pPr>
        <w:jc w:val="both"/>
      </w:pPr>
      <w:r>
        <w:t>Adrian J. Hobbs</w:t>
      </w:r>
    </w:p>
    <w:p w:rsidR="002C1098" w:rsidRDefault="002C1098" w:rsidP="002C1098">
      <w:pPr>
        <w:jc w:val="both"/>
        <w:rPr>
          <w:i/>
        </w:rPr>
      </w:pPr>
      <w:r>
        <w:rPr>
          <w:i/>
        </w:rPr>
        <w:t xml:space="preserve">Professor of Cardiovascular Pharmacology, </w:t>
      </w:r>
      <w:r w:rsidRPr="005356EF">
        <w:rPr>
          <w:i/>
        </w:rPr>
        <w:t xml:space="preserve">William Harvey Research Institute, Barts &amp; The London School of Medicine, Queen Mary University of London, Charterhouse </w:t>
      </w:r>
      <w:r>
        <w:rPr>
          <w:i/>
        </w:rPr>
        <w:t xml:space="preserve">Square, London EC1M 6BQ, UK. </w:t>
      </w:r>
      <w:r w:rsidRPr="005356EF">
        <w:rPr>
          <w:i/>
        </w:rPr>
        <w:t xml:space="preserve">Email: </w:t>
      </w:r>
      <w:hyperlink r:id="rId5" w:history="1">
        <w:r w:rsidRPr="005356EF">
          <w:rPr>
            <w:rStyle w:val="Hyperlink"/>
            <w:i/>
          </w:rPr>
          <w:t>a.j.hobbs@qmul.ac.uk</w:t>
        </w:r>
      </w:hyperlink>
      <w:r w:rsidRPr="005356EF">
        <w:rPr>
          <w:i/>
        </w:rPr>
        <w:t>; Tel: +44 (0)207 882 5778</w:t>
      </w:r>
    </w:p>
    <w:p w:rsidR="00694168" w:rsidRPr="00694168" w:rsidRDefault="00694168" w:rsidP="002C1098">
      <w:pPr>
        <w:jc w:val="both"/>
      </w:pPr>
    </w:p>
    <w:p w:rsidR="00694168" w:rsidRDefault="00694168" w:rsidP="00694168">
      <w:pPr>
        <w:jc w:val="both"/>
      </w:pPr>
      <w:r w:rsidRPr="00694168">
        <w:rPr>
          <w:u w:val="single"/>
        </w:rPr>
        <w:t>Running Title:</w:t>
      </w:r>
      <w:r>
        <w:t xml:space="preserve"> Atrial natriuretic peptide and myocardial infarction</w:t>
      </w:r>
    </w:p>
    <w:p w:rsidR="00694168" w:rsidRDefault="00694168" w:rsidP="00694168">
      <w:pPr>
        <w:jc w:val="both"/>
      </w:pPr>
    </w:p>
    <w:p w:rsidR="00694168" w:rsidRDefault="00694168" w:rsidP="00694168">
      <w:pPr>
        <w:jc w:val="both"/>
      </w:pPr>
      <w:r w:rsidRPr="00694168">
        <w:rPr>
          <w:u w:val="single"/>
        </w:rPr>
        <w:t>Keywords:</w:t>
      </w:r>
      <w:r>
        <w:t xml:space="preserve"> Atrial natriuretic peptide, cyclic nucleotide, </w:t>
      </w:r>
      <w:r w:rsidR="006F33D1">
        <w:t xml:space="preserve">guanylyl cyclase, </w:t>
      </w:r>
      <w:r>
        <w:t>endothelial function, permeability, neutrophil</w:t>
      </w:r>
    </w:p>
    <w:p w:rsidR="00694168" w:rsidRDefault="00694168" w:rsidP="00694168">
      <w:pPr>
        <w:jc w:val="both"/>
      </w:pPr>
    </w:p>
    <w:p w:rsidR="00694168" w:rsidRDefault="00694168" w:rsidP="00694168">
      <w:pPr>
        <w:jc w:val="both"/>
      </w:pPr>
      <w:r w:rsidRPr="00694168">
        <w:rPr>
          <w:u w:val="single"/>
        </w:rPr>
        <w:t>Sources of Funding:</w:t>
      </w:r>
      <w:r>
        <w:t xml:space="preserve"> British Heart Foundation</w:t>
      </w:r>
      <w:r w:rsidR="006F33D1">
        <w:t>, Medical Research Council</w:t>
      </w:r>
    </w:p>
    <w:p w:rsidR="00694168" w:rsidRDefault="00694168" w:rsidP="00694168">
      <w:pPr>
        <w:jc w:val="both"/>
      </w:pPr>
    </w:p>
    <w:p w:rsidR="00694168" w:rsidRPr="00694168" w:rsidRDefault="00694168" w:rsidP="00694168">
      <w:pPr>
        <w:jc w:val="both"/>
        <w:rPr>
          <w:u w:val="single"/>
        </w:rPr>
      </w:pPr>
      <w:r w:rsidRPr="00694168">
        <w:rPr>
          <w:u w:val="single"/>
        </w:rPr>
        <w:t>Disclosures:</w:t>
      </w:r>
      <w:r w:rsidRPr="00694168">
        <w:t xml:space="preserve"> Advisory board membership (</w:t>
      </w:r>
      <w:r>
        <w:t>Bayer AG, Merck</w:t>
      </w:r>
      <w:r w:rsidR="006F33D1">
        <w:t xml:space="preserve"> &amp; Co.</w:t>
      </w:r>
      <w:r>
        <w:t xml:space="preserve">, </w:t>
      </w:r>
      <w:r w:rsidR="006F33D1">
        <w:t>Novartis); Research funding (Palatin Technologies Inc., Serodus ASA)</w:t>
      </w:r>
    </w:p>
    <w:p w:rsidR="00694168" w:rsidRDefault="00694168" w:rsidP="00694168">
      <w:pPr>
        <w:jc w:val="both"/>
      </w:pPr>
    </w:p>
    <w:p w:rsidR="007D697C" w:rsidRDefault="00CA2A8E" w:rsidP="00344E3B">
      <w:pPr>
        <w:jc w:val="both"/>
      </w:pPr>
      <w:r>
        <w:t>T</w:t>
      </w:r>
      <w:r w:rsidR="00482A7A">
        <w:t>he biological significance of atrial natriuretic peptide (ANP) has been studie</w:t>
      </w:r>
      <w:r w:rsidR="0036010B">
        <w:t>d</w:t>
      </w:r>
      <w:r w:rsidR="00482A7A">
        <w:t xml:space="preserve"> </w:t>
      </w:r>
      <w:r>
        <w:t xml:space="preserve">exhaustively </w:t>
      </w:r>
      <w:r w:rsidR="00482A7A">
        <w:t>fro</w:t>
      </w:r>
      <w:r w:rsidR="006F58DC">
        <w:t xml:space="preserve">m a physiological, pathological, </w:t>
      </w:r>
      <w:r w:rsidR="00482A7A">
        <w:t xml:space="preserve">pharmacological </w:t>
      </w:r>
      <w:r w:rsidR="006F58DC">
        <w:t xml:space="preserve">and diagnostic </w:t>
      </w:r>
      <w:r w:rsidR="002370CD">
        <w:t>standpoint</w:t>
      </w:r>
      <w:r w:rsidR="00482A7A">
        <w:t xml:space="preserve">. </w:t>
      </w:r>
      <w:r w:rsidR="0036010B">
        <w:t>This member of the natriuretic peptide family exerts a profile of complementary effects in the cardiovascular system, including natriure</w:t>
      </w:r>
      <w:r w:rsidR="00FC7104">
        <w:t>tic</w:t>
      </w:r>
      <w:r w:rsidR="0036010B">
        <w:t>, diure</w:t>
      </w:r>
      <w:r w:rsidR="00FC7104">
        <w:t>tic</w:t>
      </w:r>
      <w:r w:rsidR="0036010B">
        <w:t>, vasodilator, anti-</w:t>
      </w:r>
      <w:proofErr w:type="spellStart"/>
      <w:r w:rsidR="0036010B">
        <w:t>RAAS</w:t>
      </w:r>
      <w:proofErr w:type="spellEnd"/>
      <w:r w:rsidR="0036010B">
        <w:t xml:space="preserve">, anti-hypertrophic, and </w:t>
      </w:r>
      <w:proofErr w:type="spellStart"/>
      <w:r w:rsidR="0036010B">
        <w:t>lipolytic</w:t>
      </w:r>
      <w:proofErr w:type="spellEnd"/>
      <w:r w:rsidR="0036010B">
        <w:t xml:space="preserve"> </w:t>
      </w:r>
      <w:r w:rsidR="00F723AA">
        <w:t xml:space="preserve">activity </w:t>
      </w:r>
      <w:r w:rsidR="0036010B">
        <w:t>to regulate blood volume, blood pressure</w:t>
      </w:r>
      <w:r w:rsidR="002370CD">
        <w:t xml:space="preserve">, and maintain cardiac </w:t>
      </w:r>
      <w:r w:rsidR="00B64F78">
        <w:t>structure &amp; function</w:t>
      </w:r>
      <w:r>
        <w:fldChar w:fldCharType="begin"/>
      </w:r>
      <w:r w:rsidR="003177FE">
        <w:instrText xml:space="preserve"> ADDIN REFMGR.CITE &lt;Refman&gt;&lt;Cite&gt;&lt;Author&gt;Kuhn&lt;/Author&gt;&lt;Year&gt;2016&lt;/Year&gt;&lt;RecNum&gt;4164&lt;/RecNum&gt;&lt;IDText&gt;Molecular Physiology of Membrane Guanylyl Cyclase Receptors&lt;/IDText&gt;&lt;MDL Ref_Type="Journal"&gt;&lt;Ref_Type&gt;Journal&lt;/Ref_Type&gt;&lt;Ref_ID&gt;4164&lt;/Ref_ID&gt;&lt;Title_Primary&gt;Molecular Physiology of Membrane Guanylyl Cyclase Receptors&lt;/Title_Primary&gt;&lt;Authors_Primary&gt;Kuhn,M.&lt;/Authors_Primary&gt;&lt;Date_Primary&gt;2016/4&lt;/Date_Primary&gt;&lt;Keywords&gt;B-type natriuretic peptide&lt;/Keywords&gt;&lt;Keywords&gt;Behavior&lt;/Keywords&gt;&lt;Keywords&gt;blood&lt;/Keywords&gt;&lt;Keywords&gt;C-type natriuretic peptide&lt;/Keywords&gt;&lt;Keywords&gt;Cells&lt;/Keywords&gt;&lt;Keywords&gt;cGMP&lt;/Keywords&gt;&lt;Keywords&gt;Disease&lt;/Keywords&gt;&lt;Keywords&gt;genetics&lt;/Keywords&gt;&lt;Keywords&gt;Genome&lt;/Keywords&gt;&lt;Keywords&gt;Germany&lt;/Keywords&gt;&lt;Keywords&gt;Growth&lt;/Keywords&gt;&lt;Keywords&gt;Human&lt;/Keywords&gt;&lt;Keywords&gt;Ion Transport&lt;/Keywords&gt;&lt;Keywords&gt;Natriuretic peptide&lt;/Keywords&gt;&lt;Keywords&gt;Natriuretic Peptides&lt;/Keywords&gt;&lt;Keywords&gt;Peptides&lt;/Keywords&gt;&lt;Keywords&gt;physiology&lt;/Keywords&gt;&lt;Keywords&gt;Proteins&lt;/Keywords&gt;&lt;Keywords&gt;receptor&lt;/Keywords&gt;&lt;Keywords&gt;Receptors&lt;/Keywords&gt;&lt;Keywords&gt;Retina&lt;/Keywords&gt;&lt;Keywords&gt;secretion&lt;/Keywords&gt;&lt;Keywords&gt;Signal Transduction&lt;/Keywords&gt;&lt;Keywords&gt;therapy&lt;/Keywords&gt;&lt;Reprint&gt;Not in File&lt;/Reprint&gt;&lt;Start_Page&gt;751&lt;/Start_Page&gt;&lt;End_Page&gt;804&lt;/End_Page&gt;&lt;Periodical&gt;Physiol Rev.&lt;/Periodical&gt;&lt;Volume&gt;96&lt;/Volume&gt;&lt;Issue&gt;2&lt;/Issue&gt;&lt;Misc_3&gt;96/2/751 [pii];10.1152/physrev.00022.2015 [doi]&lt;/Misc_3&gt;&lt;Address&gt;Institute of Physiology, University of Wurzburg, Wurzburg, Germany&lt;/Address&gt;&lt;Web_URL&gt;PM:27030537&lt;/Web_URL&gt;&lt;ZZ_JournalStdAbbrev&gt;&lt;f name="System"&gt;Physiol Rev.&lt;/f&gt;&lt;/ZZ_JournalStdAbbrev&gt;&lt;ZZ_WorkformID&gt;1&lt;/ZZ_WorkformID&gt;&lt;/MDL&gt;&lt;/Cite&gt;&lt;/Refman&gt;</w:instrText>
      </w:r>
      <w:r>
        <w:fldChar w:fldCharType="separate"/>
      </w:r>
      <w:r w:rsidRPr="00CA2A8E">
        <w:rPr>
          <w:noProof/>
          <w:vertAlign w:val="superscript"/>
        </w:rPr>
        <w:t>1</w:t>
      </w:r>
      <w:r>
        <w:fldChar w:fldCharType="end"/>
      </w:r>
      <w:r w:rsidR="0036010B">
        <w:t>.</w:t>
      </w:r>
      <w:r w:rsidR="00F723AA">
        <w:t xml:space="preserve"> </w:t>
      </w:r>
      <w:r w:rsidR="00F67E5D">
        <w:t>Despite this</w:t>
      </w:r>
      <w:r w:rsidR="0037443E">
        <w:t xml:space="preserve"> </w:t>
      </w:r>
      <w:r w:rsidR="00B64F78">
        <w:t xml:space="preserve">extensive </w:t>
      </w:r>
      <w:r w:rsidR="00F67E5D">
        <w:t>cyto</w:t>
      </w:r>
      <w:r w:rsidR="0037443E">
        <w:t xml:space="preserve">protective profile </w:t>
      </w:r>
      <w:r w:rsidR="00CA1D48">
        <w:t>pharmacological manipulation of ANP, and natriuretic peptides in a more general sense</w:t>
      </w:r>
      <w:r w:rsidR="0037443E">
        <w:t xml:space="preserve">, </w:t>
      </w:r>
      <w:r w:rsidR="00CA1D48">
        <w:t xml:space="preserve">has not been exploited </w:t>
      </w:r>
      <w:r w:rsidR="00A42D36">
        <w:t xml:space="preserve">therapeutically </w:t>
      </w:r>
      <w:r w:rsidR="00CA1D48">
        <w:t xml:space="preserve">to </w:t>
      </w:r>
      <w:r w:rsidR="00A42D36">
        <w:t>the</w:t>
      </w:r>
      <w:r w:rsidR="0037443E">
        <w:t xml:space="preserve"> extent that might </w:t>
      </w:r>
      <w:r w:rsidR="00B64F78">
        <w:t xml:space="preserve">have </w:t>
      </w:r>
      <w:r w:rsidR="0037443E">
        <w:t>be</w:t>
      </w:r>
      <w:r w:rsidR="00B64F78">
        <w:t>en</w:t>
      </w:r>
      <w:r w:rsidR="0037443E">
        <w:t xml:space="preserve"> anticipa</w:t>
      </w:r>
      <w:r w:rsidR="001C0B50">
        <w:t>ted</w:t>
      </w:r>
      <w:r w:rsidR="0037443E">
        <w:t xml:space="preserve">. </w:t>
      </w:r>
      <w:r w:rsidR="00A42D36">
        <w:t>Recombi</w:t>
      </w:r>
      <w:r w:rsidR="000A4EE9">
        <w:t>nant ANP (</w:t>
      </w:r>
      <w:proofErr w:type="spellStart"/>
      <w:r w:rsidR="000A4EE9">
        <w:t>Carpertide</w:t>
      </w:r>
      <w:proofErr w:type="spellEnd"/>
      <w:r w:rsidR="000A4EE9">
        <w:t xml:space="preserve">) and </w:t>
      </w:r>
      <w:r w:rsidR="002C40B2">
        <w:t>brain natriuretic peptide (</w:t>
      </w:r>
      <w:r w:rsidR="000A4EE9">
        <w:t>BNP</w:t>
      </w:r>
      <w:r w:rsidR="002C40B2">
        <w:t xml:space="preserve">; </w:t>
      </w:r>
      <w:r w:rsidR="000A4EE9">
        <w:t>N</w:t>
      </w:r>
      <w:r w:rsidR="00A42D36">
        <w:t xml:space="preserve">esiritide) are licensed for treatment of acute heart failure in </w:t>
      </w:r>
      <w:r w:rsidR="00DC13F5">
        <w:t>some</w:t>
      </w:r>
      <w:r w:rsidR="00A42D36">
        <w:t xml:space="preserve"> territories </w:t>
      </w:r>
      <w:r w:rsidR="00DC13F5">
        <w:t>without</w:t>
      </w:r>
      <w:r w:rsidR="00A42D36">
        <w:t xml:space="preserve"> overwhelming evidence from large-scale, randomised</w:t>
      </w:r>
      <w:r w:rsidR="000A4EE9">
        <w:t xml:space="preserve"> controlled</w:t>
      </w:r>
      <w:r w:rsidR="00A42D36">
        <w:t xml:space="preserve"> trials. </w:t>
      </w:r>
      <w:r w:rsidR="002C40B2">
        <w:t>Only very recently,</w:t>
      </w:r>
      <w:r w:rsidR="00DC13F5">
        <w:t xml:space="preserve"> LCZ696, a novel molecule combining the angiotensin receptor blocker valsartan with </w:t>
      </w:r>
      <w:proofErr w:type="spellStart"/>
      <w:r w:rsidR="00DC13F5">
        <w:t>sacubitril</w:t>
      </w:r>
      <w:proofErr w:type="spellEnd"/>
      <w:r w:rsidR="00DC13F5">
        <w:t xml:space="preserve">, an inhibitor of neutral endopeptidase (NEP; an enzyme that hydrolyses and inactivates natriuretic peptides and a number of other vasoactive mediators), </w:t>
      </w:r>
      <w:r w:rsidR="0037443E">
        <w:t xml:space="preserve">was shown to produce an </w:t>
      </w:r>
      <w:r w:rsidR="00FD2C05">
        <w:t>approximate</w:t>
      </w:r>
      <w:r w:rsidR="0037443E">
        <w:t xml:space="preserve"> 20% reduction in </w:t>
      </w:r>
      <w:r w:rsidR="000A4EE9">
        <w:t xml:space="preserve">cardiovascular </w:t>
      </w:r>
      <w:r w:rsidR="00400523">
        <w:t>death</w:t>
      </w:r>
      <w:r w:rsidR="00DC13F5">
        <w:t xml:space="preserve"> </w:t>
      </w:r>
      <w:r w:rsidR="00400523">
        <w:t>and</w:t>
      </w:r>
      <w:r w:rsidR="00DC13F5">
        <w:t xml:space="preserve"> hospitalisation</w:t>
      </w:r>
      <w:r w:rsidR="0037443E">
        <w:t xml:space="preserve"> </w:t>
      </w:r>
      <w:r w:rsidR="000A4EE9">
        <w:t xml:space="preserve">compared to enalapril </w:t>
      </w:r>
      <w:r w:rsidR="0037443E">
        <w:t>in patients with heart failure</w:t>
      </w:r>
      <w:r w:rsidR="00A60519">
        <w:t>,</w:t>
      </w:r>
      <w:r w:rsidR="0037443E">
        <w:t xml:space="preserve"> and is </w:t>
      </w:r>
      <w:r w:rsidR="00687FD4">
        <w:t>now licensed for this disorder</w:t>
      </w:r>
      <w:r>
        <w:fldChar w:fldCharType="begin">
          <w:fldData xml:space="preserve">PFJlZm1hbj48Q2l0ZT48QXV0aG9yPk1jTXVycmF5PC9BdXRob3I+PFllYXI+MjAxNDwvWWVhcj48
UmVjTnVtPjM5ODU8L1JlY051bT48SURUZXh0PkFuZ2lvdGVuc2luLW5lcHJpbHlzaW4gaW5oaWJp
dGlvbiB2ZXJzdXMgZW5hbGFwcmlsIGluIGhlYXJ0IGZhaWx1cmU8L0lEVGV4dD48TURMIFJlZl9U
eXBlPSJKb3VybmFsIj48UmVmX1R5cGU+Sm91cm5hbDwvUmVmX1R5cGU+PFJlZl9JRD4zOTg1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YWR2ZXJzZSBlZmZlY3RzPC9LZXl3b3Jkcz48S2V5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</w:fldData>
        </w:fldChar>
      </w:r>
      <w:r w:rsidR="003177FE">
        <w:instrText xml:space="preserve"> ADDIN REFMGR.CITE </w:instrText>
      </w:r>
      <w:r w:rsidR="003177FE">
        <w:fldChar w:fldCharType="begin">
          <w:fldData xml:space="preserve">PFJlZm1hbj48Q2l0ZT48QXV0aG9yPk1jTXVycmF5PC9BdXRob3I+PFllYXI+MjAxNDwvWWVhcj48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</w:fldData>
        </w:fldChar>
      </w:r>
      <w:r w:rsidR="003177FE">
        <w:instrText xml:space="preserve"> ADDIN EN.CITE.DATA </w:instrText>
      </w:r>
      <w:r w:rsidR="003177FE">
        <w:fldChar w:fldCharType="end"/>
      </w:r>
      <w:r>
        <w:fldChar w:fldCharType="separate"/>
      </w:r>
      <w:r w:rsidRPr="00CA2A8E">
        <w:rPr>
          <w:noProof/>
          <w:vertAlign w:val="superscript"/>
        </w:rPr>
        <w:t>2</w:t>
      </w:r>
      <w:r>
        <w:fldChar w:fldCharType="end"/>
      </w:r>
      <w:r w:rsidR="00FD2C05">
        <w:t xml:space="preserve"> (</w:t>
      </w:r>
      <w:r w:rsidR="0037443E">
        <w:t>LCZ696 produce</w:t>
      </w:r>
      <w:r w:rsidR="00FD2C05">
        <w:t>d</w:t>
      </w:r>
      <w:r w:rsidR="0037443E">
        <w:t xml:space="preserve"> an </w:t>
      </w:r>
      <w:r w:rsidR="001C0B50">
        <w:t>increase in urinary c</w:t>
      </w:r>
      <w:r w:rsidR="00F63AAB">
        <w:t>yclic guanosine-3’-5’-monophosphate (c</w:t>
      </w:r>
      <w:r w:rsidR="001C0B50">
        <w:t>GMP</w:t>
      </w:r>
      <w:r w:rsidR="00F63AAB">
        <w:t>)</w:t>
      </w:r>
      <w:r w:rsidR="001C0B50">
        <w:t xml:space="preserve"> levels</w:t>
      </w:r>
      <w:r w:rsidR="0037443E">
        <w:t xml:space="preserve"> </w:t>
      </w:r>
      <w:r w:rsidR="00FD2C05">
        <w:t>inferring</w:t>
      </w:r>
      <w:r w:rsidR="0037443E">
        <w:t xml:space="preserve"> that it was </w:t>
      </w:r>
      <w:r w:rsidR="000A4EE9">
        <w:t xml:space="preserve">increased </w:t>
      </w:r>
      <w:r w:rsidR="0037443E">
        <w:t xml:space="preserve">natriuretic peptide biology that underpinned </w:t>
      </w:r>
      <w:r w:rsidR="00FD2C05">
        <w:t>its</w:t>
      </w:r>
      <w:r w:rsidR="0037443E">
        <w:t xml:space="preserve"> therapeutic </w:t>
      </w:r>
      <w:r w:rsidR="0037443E">
        <w:lastRenderedPageBreak/>
        <w:t>effect</w:t>
      </w:r>
      <w:r w:rsidR="00FD2C05">
        <w:t>)</w:t>
      </w:r>
      <w:r w:rsidR="0037443E">
        <w:t xml:space="preserve">. </w:t>
      </w:r>
      <w:r w:rsidR="00400523">
        <w:t xml:space="preserve">Besides these limited examples, </w:t>
      </w:r>
      <w:r w:rsidR="00FF46CB">
        <w:t>ANP</w:t>
      </w:r>
      <w:r w:rsidR="000A4EE9">
        <w:t xml:space="preserve"> and </w:t>
      </w:r>
      <w:r w:rsidR="00FF46CB">
        <w:t>BNP</w:t>
      </w:r>
      <w:r w:rsidR="000A4EE9">
        <w:t xml:space="preserve"> have also been </w:t>
      </w:r>
      <w:r w:rsidR="00400523">
        <w:t xml:space="preserve">shown to </w:t>
      </w:r>
      <w:r w:rsidR="00687FD4">
        <w:t xml:space="preserve">reduce infarct size and/or </w:t>
      </w:r>
      <w:r w:rsidR="00400523">
        <w:t xml:space="preserve">improve </w:t>
      </w:r>
      <w:r w:rsidR="00687FD4">
        <w:t xml:space="preserve">left ventricular </w:t>
      </w:r>
      <w:r w:rsidR="00400523">
        <w:t>function following acute myocardial infarction (MI)</w:t>
      </w:r>
      <w:r w:rsidR="00687FD4">
        <w:t xml:space="preserve"> in early phase trials</w:t>
      </w:r>
      <w:r>
        <w:fldChar w:fldCharType="begin">
          <w:fldData xml:space="preserve">PFJlZm1hbj48Q2l0ZT48QXV0aG9yPkx5dTwvQXV0aG9yPjxZZWFyPjIwMTQ8L1llYXI+PFJlY051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</w:fldData>
        </w:fldChar>
      </w:r>
      <w:r w:rsidR="003177FE">
        <w:instrText xml:space="preserve"> ADDIN REFMGR.CITE </w:instrText>
      </w:r>
      <w:r w:rsidR="003177FE">
        <w:fldChar w:fldCharType="begin">
          <w:fldData xml:space="preserve">PFJlZm1hbj48Q2l0ZT48QXV0aG9yPkx5dTwvQXV0aG9yPjxZZWFyPjIwMTQ8L1llYXI+PFJlY051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</w:fldData>
        </w:fldChar>
      </w:r>
      <w:r w:rsidR="003177FE">
        <w:instrText xml:space="preserve"> ADDIN EN.CITE.DATA </w:instrText>
      </w:r>
      <w:r w:rsidR="003177FE">
        <w:fldChar w:fldCharType="end"/>
      </w:r>
      <w:r>
        <w:fldChar w:fldCharType="separate"/>
      </w:r>
      <w:r w:rsidRPr="00CA2A8E">
        <w:rPr>
          <w:noProof/>
          <w:vertAlign w:val="superscript"/>
        </w:rPr>
        <w:t>3</w:t>
      </w:r>
      <w:r>
        <w:fldChar w:fldCharType="end"/>
      </w:r>
      <w:r w:rsidR="002C2292">
        <w:t>.</w:t>
      </w:r>
      <w:r w:rsidR="0037443E">
        <w:t xml:space="preserve"> </w:t>
      </w:r>
      <w:r w:rsidR="002C40B2">
        <w:t>Could this represent a further indication in which harnessing natriuretic peptide bioactivity will be</w:t>
      </w:r>
      <w:r w:rsidR="002C40B2" w:rsidRPr="002C40B2">
        <w:t xml:space="preserve"> </w:t>
      </w:r>
      <w:r w:rsidR="002C40B2">
        <w:t>valuable</w:t>
      </w:r>
      <w:r w:rsidR="00FD2C05">
        <w:t xml:space="preserve"> therapeutically</w:t>
      </w:r>
      <w:r w:rsidR="002C40B2">
        <w:t xml:space="preserve">? In an intriguing and pertinent study published </w:t>
      </w:r>
      <w:r w:rsidR="001C0B50">
        <w:t>i</w:t>
      </w:r>
      <w:r w:rsidR="0043165B">
        <w:t xml:space="preserve">n this issue of </w:t>
      </w:r>
      <w:r w:rsidR="0043165B" w:rsidRPr="0043165B">
        <w:rPr>
          <w:i/>
        </w:rPr>
        <w:t>Circulation Research</w:t>
      </w:r>
      <w:r w:rsidR="002C40B2">
        <w:rPr>
          <w:i/>
        </w:rPr>
        <w:t xml:space="preserve">, </w:t>
      </w:r>
      <w:r w:rsidR="002C40B2" w:rsidRPr="002C40B2">
        <w:t>Chen et al.</w:t>
      </w:r>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2C40B2">
        <w:rPr>
          <w:i/>
        </w:rPr>
        <w:t xml:space="preserve"> </w:t>
      </w:r>
      <w:r w:rsidR="002C40B2">
        <w:t xml:space="preserve">present </w:t>
      </w:r>
      <w:r w:rsidR="00FF46CB">
        <w:t xml:space="preserve">important </w:t>
      </w:r>
      <w:r w:rsidR="002C40B2">
        <w:t xml:space="preserve">new </w:t>
      </w:r>
      <w:r w:rsidR="007D697C">
        <w:t xml:space="preserve">data that </w:t>
      </w:r>
      <w:r w:rsidR="0043165B">
        <w:t>add to the understanding</w:t>
      </w:r>
      <w:r w:rsidR="002C40B2">
        <w:t xml:space="preserve"> of the role(s) of ANP (and BNP) following MI</w:t>
      </w:r>
      <w:r w:rsidR="0043165B">
        <w:t xml:space="preserve"> </w:t>
      </w:r>
      <w:r w:rsidR="00C566A5">
        <w:t>and</w:t>
      </w:r>
      <w:r w:rsidR="007D697C">
        <w:t xml:space="preserve"> </w:t>
      </w:r>
      <w:r w:rsidR="00F63AAB">
        <w:t xml:space="preserve">urge caution </w:t>
      </w:r>
      <w:r w:rsidR="00C566A5">
        <w:t>that although the net effect might be positive it is not necessarily all one way traffic.</w:t>
      </w:r>
    </w:p>
    <w:p w:rsidR="00482A7A" w:rsidRDefault="0043165B" w:rsidP="00344E3B">
      <w:pPr>
        <w:jc w:val="both"/>
      </w:pPr>
      <w:r>
        <w:t xml:space="preserve">Using </w:t>
      </w:r>
      <w:r w:rsidR="00FC7104">
        <w:t xml:space="preserve">a unique transgenic </w:t>
      </w:r>
      <w:r w:rsidR="004C3902">
        <w:t xml:space="preserve">mouse </w:t>
      </w:r>
      <w:r w:rsidR="00FC7104">
        <w:t>line</w:t>
      </w:r>
      <w:r>
        <w:t xml:space="preserve"> with endothelial-restricted deletion of </w:t>
      </w:r>
      <w:r w:rsidR="00687FD4">
        <w:t>guanylyl cyclase (</w:t>
      </w:r>
      <w:r>
        <w:t>GC</w:t>
      </w:r>
      <w:r w:rsidR="00F63AAB">
        <w:t>)</w:t>
      </w:r>
      <w:r>
        <w:t xml:space="preserve">-A, the </w:t>
      </w:r>
      <w:r w:rsidR="00687FD4">
        <w:t xml:space="preserve">cognate receptor for ANP and BNP, </w:t>
      </w:r>
      <w:r w:rsidR="00F63AAB">
        <w:t xml:space="preserve">the authors demonstrate that ANP </w:t>
      </w:r>
      <w:r>
        <w:t>trigger</w:t>
      </w:r>
      <w:r w:rsidR="00FC7104">
        <w:t>s</w:t>
      </w:r>
      <w:r>
        <w:t xml:space="preserve"> a GC-A/c</w:t>
      </w:r>
      <w:r w:rsidR="00FC7104">
        <w:t xml:space="preserve">GMP axis following </w:t>
      </w:r>
      <w:r w:rsidR="00F63AAB">
        <w:t>permanent coronary artery</w:t>
      </w:r>
      <w:r w:rsidR="00A60519">
        <w:t xml:space="preserve"> ligation</w:t>
      </w:r>
      <w:r w:rsidR="00F63AAB">
        <w:t xml:space="preserve"> </w:t>
      </w:r>
      <w:r w:rsidR="00FC7104">
        <w:t xml:space="preserve">that increases endothelial permeability and </w:t>
      </w:r>
      <w:r>
        <w:t xml:space="preserve">facilitates neutrophil extravasation into the </w:t>
      </w:r>
      <w:r w:rsidR="004C3902">
        <w:t xml:space="preserve">infarcted </w:t>
      </w:r>
      <w:r>
        <w:t>myocardium</w:t>
      </w:r>
      <w:r w:rsidR="00FC7104">
        <w:t>, worsening</w:t>
      </w:r>
      <w:r w:rsidR="00F63AAB">
        <w:t xml:space="preserve"> severity</w:t>
      </w:r>
      <w:r w:rsidR="004C3902">
        <w:t>; this</w:t>
      </w:r>
      <w:r w:rsidR="00A343A5">
        <w:t xml:space="preserve"> </w:t>
      </w:r>
      <w:r w:rsidR="004C3902">
        <w:t xml:space="preserve">is paralleled by an increase </w:t>
      </w:r>
      <w:r w:rsidR="00A343A5">
        <w:t xml:space="preserve">in CXCL1/KC mRNA, a key neutrophil attractant chemokine, and </w:t>
      </w:r>
      <w:r w:rsidR="004C3902">
        <w:t>higher</w:t>
      </w:r>
      <w:r w:rsidR="00A343A5">
        <w:t xml:space="preserve"> expression of </w:t>
      </w:r>
      <w:r w:rsidR="00F63AAB">
        <w:t>i</w:t>
      </w:r>
      <w:r w:rsidR="00F63AAB" w:rsidRPr="00F63AAB">
        <w:t xml:space="preserve">ntercellular </w:t>
      </w:r>
      <w:r w:rsidR="00F63AAB">
        <w:t>adhesion molecule (</w:t>
      </w:r>
      <w:proofErr w:type="spellStart"/>
      <w:r w:rsidR="00F63AAB">
        <w:t>I</w:t>
      </w:r>
      <w:r w:rsidR="003317D7">
        <w:t>CAM</w:t>
      </w:r>
      <w:proofErr w:type="spellEnd"/>
      <w:r w:rsidR="00F63AAB">
        <w:t>)</w:t>
      </w:r>
      <w:r w:rsidR="003317D7">
        <w:t xml:space="preserve">-1, </w:t>
      </w:r>
      <w:r w:rsidR="00F63AAB">
        <w:t>vascular cell adhesion molecule (</w:t>
      </w:r>
      <w:proofErr w:type="spellStart"/>
      <w:r w:rsidR="003317D7">
        <w:t>VCAM</w:t>
      </w:r>
      <w:proofErr w:type="spellEnd"/>
      <w:r w:rsidR="00F63AAB">
        <w:t>)</w:t>
      </w:r>
      <w:r w:rsidR="003317D7">
        <w:t>-1</w:t>
      </w:r>
      <w:r w:rsidR="00FC7104">
        <w:t>,</w:t>
      </w:r>
      <w:r w:rsidR="003317D7">
        <w:t xml:space="preserve"> </w:t>
      </w:r>
      <w:r w:rsidR="00A60519">
        <w:t xml:space="preserve">and both </w:t>
      </w:r>
      <w:r w:rsidR="003317D7">
        <w:t>E-</w:t>
      </w:r>
      <w:r w:rsidR="00B912C2">
        <w:t xml:space="preserve"> and P- </w:t>
      </w:r>
      <w:r w:rsidR="00FC7104">
        <w:t>selectin</w:t>
      </w:r>
      <w:r w:rsidR="003317D7">
        <w:t xml:space="preserve">. </w:t>
      </w:r>
      <w:r w:rsidR="004C3902">
        <w:t>En</w:t>
      </w:r>
      <w:r w:rsidR="003317D7">
        <w:t xml:space="preserve">dothelial GC-A deletion </w:t>
      </w:r>
      <w:r w:rsidR="004C3902">
        <w:t>elicits favourable effects on each of these processes</w:t>
      </w:r>
      <w:r w:rsidR="00FF46CB">
        <w:t>,</w:t>
      </w:r>
      <w:r w:rsidR="004C3902">
        <w:t xml:space="preserve"> but this advantageous profile is</w:t>
      </w:r>
      <w:r w:rsidR="003317D7">
        <w:t xml:space="preserve"> </w:t>
      </w:r>
      <w:r w:rsidR="004C3902">
        <w:t>surprisingly</w:t>
      </w:r>
      <w:r w:rsidR="003317D7">
        <w:t xml:space="preserve"> not recapitulated in animals lacking endothelial </w:t>
      </w:r>
      <w:r w:rsidR="00B912C2">
        <w:t>cGMP-dependent protein kinase</w:t>
      </w:r>
      <w:r w:rsidR="00F63AAB">
        <w:t xml:space="preserve"> </w:t>
      </w:r>
      <w:r w:rsidR="00B912C2">
        <w:t>(</w:t>
      </w:r>
      <w:proofErr w:type="spellStart"/>
      <w:r w:rsidR="003317D7">
        <w:t>cGK</w:t>
      </w:r>
      <w:proofErr w:type="spellEnd"/>
      <w:r w:rsidR="00B912C2">
        <w:t xml:space="preserve">) </w:t>
      </w:r>
      <w:r w:rsidR="003317D7">
        <w:t>I</w:t>
      </w:r>
      <w:r w:rsidR="00FF46CB">
        <w:t>;</w:t>
      </w:r>
      <w:r w:rsidR="003317D7">
        <w:t xml:space="preserve"> </w:t>
      </w:r>
      <w:r w:rsidR="00FF46CB">
        <w:t>such observations imply</w:t>
      </w:r>
      <w:r w:rsidR="003317D7">
        <w:t xml:space="preserve"> that an alternate cGMP ‘effector’ is pivotal in mediating the </w:t>
      </w:r>
      <w:r w:rsidR="00FF46CB">
        <w:t xml:space="preserve">GC-A-driven </w:t>
      </w:r>
      <w:r w:rsidR="00B912C2">
        <w:t>exacerbated</w:t>
      </w:r>
      <w:r w:rsidR="003317D7">
        <w:t xml:space="preserve"> </w:t>
      </w:r>
      <w:r w:rsidR="00FF46CB">
        <w:t>pathology, and Chen et al.</w: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3177FE">
        <w:fldChar w:fldCharType="separate"/>
      </w:r>
      <w:r w:rsidR="003177FE" w:rsidRPr="003177FE">
        <w:rPr>
          <w:noProof/>
          <w:vertAlign w:val="superscript"/>
        </w:rPr>
        <w:t>4</w:t>
      </w:r>
      <w:r w:rsidR="003177FE">
        <w:fldChar w:fldCharType="end"/>
      </w:r>
      <w:r w:rsidR="00FF46CB">
        <w:t xml:space="preserve"> provide</w:t>
      </w:r>
      <w:r w:rsidR="00B912C2">
        <w:t xml:space="preserve"> convincing evidence to establish</w:t>
      </w:r>
      <w:r w:rsidR="003317D7">
        <w:t xml:space="preserve"> th</w:t>
      </w:r>
      <w:r w:rsidR="00FF46CB">
        <w:t>is</w:t>
      </w:r>
      <w:r w:rsidR="003317D7">
        <w:t xml:space="preserve"> downstream target </w:t>
      </w:r>
      <w:r w:rsidR="00B912C2">
        <w:t>as</w:t>
      </w:r>
      <w:r w:rsidR="003317D7">
        <w:t xml:space="preserve"> cGMP-stimulated </w:t>
      </w:r>
      <w:r w:rsidR="00B912C2">
        <w:t>phosphodiesterase (</w:t>
      </w:r>
      <w:r w:rsidR="003317D7">
        <w:t>PDE</w:t>
      </w:r>
      <w:r w:rsidR="00B912C2">
        <w:t xml:space="preserve">) </w:t>
      </w:r>
      <w:r w:rsidR="003317D7">
        <w:t xml:space="preserve">2. </w:t>
      </w:r>
      <w:r w:rsidR="00B912C2">
        <w:t>This member of the PDE superfamily hydrolyses both cGMP and cAMP, and Chen et al.</w:t>
      </w:r>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B912C2">
        <w:t xml:space="preserve"> report that </w:t>
      </w:r>
      <w:r w:rsidR="003317D7">
        <w:t xml:space="preserve">PDE2 expression is up-regulated in endothelial cells by hypoxia and TNFα </w:t>
      </w:r>
      <w:r w:rsidR="00FF46CB">
        <w:t xml:space="preserve">(with simultaneous down-regulation of </w:t>
      </w:r>
      <w:proofErr w:type="spellStart"/>
      <w:r w:rsidR="00FF46CB">
        <w:t>cGKI</w:t>
      </w:r>
      <w:proofErr w:type="spellEnd"/>
      <w:r w:rsidR="00FF46CB">
        <w:t xml:space="preserve">) </w:t>
      </w:r>
      <w:r w:rsidR="003317D7">
        <w:t xml:space="preserve">and results in </w:t>
      </w:r>
      <w:r w:rsidR="00344E3B">
        <w:t xml:space="preserve">attenuated cGMP formation in response </w:t>
      </w:r>
      <w:r w:rsidR="00FF46CB">
        <w:t>to ANP</w:t>
      </w:r>
      <w:r w:rsidR="00B912C2">
        <w:t>, an</w:t>
      </w:r>
      <w:r w:rsidR="00344E3B">
        <w:t xml:space="preserve"> effect restored by addition of the selective PDE2 inhibitor </w:t>
      </w:r>
      <w:r w:rsidR="00B912C2">
        <w:t xml:space="preserve">(PDE2i) </w:t>
      </w:r>
      <w:r w:rsidR="00344E3B">
        <w:t xml:space="preserve">BAY 60-7550. Crosstalk with the cAMP system </w:t>
      </w:r>
      <w:r w:rsidR="00B912C2">
        <w:t>is</w:t>
      </w:r>
      <w:r w:rsidR="00344E3B">
        <w:t xml:space="preserve"> </w:t>
      </w:r>
      <w:r w:rsidR="00B912C2">
        <w:t xml:space="preserve">also demonstrated </w:t>
      </w:r>
      <w:r w:rsidR="00344E3B">
        <w:t>using a novel FRET sensor</w:t>
      </w:r>
      <w:r w:rsidR="00A60519">
        <w:t>.</w:t>
      </w:r>
      <w:r w:rsidR="00344E3B">
        <w:t xml:space="preserve"> </w:t>
      </w:r>
      <w:r w:rsidR="00A60519">
        <w:t>Using this approach,</w:t>
      </w:r>
      <w:r w:rsidR="00344E3B">
        <w:t xml:space="preserve"> ANP </w:t>
      </w:r>
      <w:r w:rsidR="00FF46CB">
        <w:t>is</w:t>
      </w:r>
      <w:r w:rsidR="00A60519">
        <w:t xml:space="preserve"> shown to </w:t>
      </w:r>
      <w:r w:rsidR="00344E3B">
        <w:t>produce a rise in cellular (</w:t>
      </w:r>
      <w:r w:rsidR="00A60519">
        <w:t xml:space="preserve">specifically </w:t>
      </w:r>
      <w:r w:rsidR="00344E3B">
        <w:t xml:space="preserve">sub-membrane) cAMP that </w:t>
      </w:r>
      <w:r w:rsidR="00FF46CB">
        <w:t>is</w:t>
      </w:r>
      <w:r w:rsidR="00344E3B">
        <w:t xml:space="preserve"> blocked in the presence of TNFα via up-regulation of PDE2</w:t>
      </w:r>
      <w:r w:rsidR="00A60519">
        <w:t>; a</w:t>
      </w:r>
      <w:r w:rsidR="00344E3B">
        <w:t xml:space="preserve">gain, BAY 60-7550 </w:t>
      </w:r>
      <w:r w:rsidR="00FF46CB">
        <w:t>is</w:t>
      </w:r>
      <w:r w:rsidR="00344E3B">
        <w:t xml:space="preserve"> able to re</w:t>
      </w:r>
      <w:r w:rsidR="00A60519">
        <w:t xml:space="preserve">verse </w:t>
      </w:r>
      <w:r w:rsidR="00344E3B">
        <w:t xml:space="preserve">this phenotype. To substantiate these findings, intravital microscopic analysis of dextran leak from the cremaster circulation revealed that </w:t>
      </w:r>
      <w:r w:rsidR="00831ED1">
        <w:t xml:space="preserve">the increase in permeability in response to a threshold dose of </w:t>
      </w:r>
      <w:r w:rsidR="00344E3B">
        <w:t xml:space="preserve">TNFα </w:t>
      </w:r>
      <w:r w:rsidR="00FF46CB">
        <w:t>is</w:t>
      </w:r>
      <w:r w:rsidR="00831ED1">
        <w:t xml:space="preserve"> significantly enhanced by ANP (and BNP), indicating cGMP/cAMP crosstalk, an effect lost in endothelial GC-A KO or mice treated with </w:t>
      </w:r>
      <w:r w:rsidR="002370CD">
        <w:t>BA</w:t>
      </w:r>
      <w:r w:rsidR="00831ED1">
        <w:t>Y 60-7550</w:t>
      </w:r>
      <w:r w:rsidR="00C522D1">
        <w:t>; extravasation of leukocytes followed an essentially identical pattern</w:t>
      </w:r>
      <w:r w:rsidR="00831ED1">
        <w:t>.</w:t>
      </w:r>
      <w:r w:rsidR="00F57015" w:rsidRPr="00F57015">
        <w:t xml:space="preserve"> </w:t>
      </w:r>
      <w:r w:rsidR="00F57015">
        <w:t>Collectively</w:t>
      </w:r>
      <w:r w:rsidR="00B912C2">
        <w:t xml:space="preserve">, these observations </w:t>
      </w:r>
      <w:r w:rsidR="00A04368">
        <w:t xml:space="preserve">demonstrate that release of ANP following MI can facilitate a GC-A/cGMP/PDE 2/cAMP signalling cascade that promotes endothelial permeability, facilitates neutrophil recruitment, and </w:t>
      </w:r>
      <w:r w:rsidR="00FF46CB">
        <w:t>aggravates</w:t>
      </w:r>
      <w:r w:rsidR="00A04368">
        <w:t xml:space="preserve"> injury.</w:t>
      </w:r>
    </w:p>
    <w:p w:rsidR="00CF366B" w:rsidRDefault="00831ED1" w:rsidP="00344E3B">
      <w:pPr>
        <w:jc w:val="both"/>
      </w:pPr>
      <w:r>
        <w:t xml:space="preserve">These new findings add further complexity to the </w:t>
      </w:r>
      <w:r w:rsidR="00A04368">
        <w:t>pathological</w:t>
      </w:r>
      <w:r>
        <w:t xml:space="preserve"> role</w:t>
      </w:r>
      <w:r w:rsidR="008D2263">
        <w:t>s</w:t>
      </w:r>
      <w:r>
        <w:t xml:space="preserve"> of ANP in the cardiovascular system, and particularly those related to MI. </w:t>
      </w:r>
      <w:r w:rsidR="008D2263">
        <w:t xml:space="preserve">GC-A activation </w:t>
      </w:r>
      <w:r w:rsidR="00A04368">
        <w:t xml:space="preserve">has </w:t>
      </w:r>
      <w:r w:rsidR="00330975">
        <w:t xml:space="preserve">traditionally </w:t>
      </w:r>
      <w:r w:rsidR="00A04368">
        <w:t>been associated</w:t>
      </w:r>
      <w:r w:rsidR="0036010B">
        <w:t xml:space="preserve"> </w:t>
      </w:r>
      <w:r w:rsidR="00A04368">
        <w:t>with</w:t>
      </w:r>
      <w:r w:rsidR="0036010B">
        <w:t xml:space="preserve"> an endothel</w:t>
      </w:r>
      <w:r w:rsidR="008D2263">
        <w:t>ial barrier protective function</w:t>
      </w:r>
      <w:r w:rsidR="00CA2A8E">
        <w:fldChar w:fldCharType="begin">
          <w:fldData xml:space="preserve">PFJlZm1hbj48Q2l0ZT48QXV0aG9yPkt1aG48L0F1dGhvcj48WWVhcj4yMDEyPC9ZZWFyPjxSZWNO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</w:fldData>
        </w:fldChar>
      </w:r>
      <w:r w:rsidR="003177FE">
        <w:instrText xml:space="preserve"> ADDIN REFMGR.CITE </w:instrText>
      </w:r>
      <w:r w:rsidR="003177FE">
        <w:fldChar w:fldCharType="begin">
          <w:fldData xml:space="preserve">PFJlZm1hbj48Q2l0ZT48QXV0aG9yPkt1aG48L0F1dGhvcj48WWVhcj4yMDEyPC9ZZWFyPjxSZWNO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</w:fldData>
        </w:fldChar>
      </w:r>
      <w:r w:rsidR="003177FE">
        <w:instrText xml:space="preserve"> ADDIN EN.CITE.DATA </w:instrText>
      </w:r>
      <w:r w:rsidR="003177FE">
        <w:fldChar w:fldCharType="end"/>
      </w:r>
      <w:r w:rsidR="00CA2A8E">
        <w:fldChar w:fldCharType="separate"/>
      </w:r>
      <w:r w:rsidR="00DB61BB" w:rsidRPr="00DB61BB">
        <w:rPr>
          <w:noProof/>
          <w:vertAlign w:val="superscript"/>
        </w:rPr>
        <w:t>5</w:t>
      </w:r>
      <w:r w:rsidR="00CA2A8E">
        <w:fldChar w:fldCharType="end"/>
      </w:r>
      <w:r w:rsidR="008D2263">
        <w:t xml:space="preserve">; </w:t>
      </w:r>
      <w:r w:rsidR="001D0246">
        <w:t>certainly</w:t>
      </w:r>
      <w:r w:rsidR="0036010B">
        <w:t xml:space="preserve">, from a </w:t>
      </w:r>
      <w:r w:rsidR="002370CD">
        <w:t>pharmacological</w:t>
      </w:r>
      <w:r w:rsidR="0036010B">
        <w:t xml:space="preserve"> perspective, molecules that potentiate the </w:t>
      </w:r>
      <w:r w:rsidR="0036010B">
        <w:lastRenderedPageBreak/>
        <w:t xml:space="preserve">biological activity of natriuretic peptides, such as </w:t>
      </w:r>
      <w:r w:rsidR="00D75203">
        <w:t>NEP</w:t>
      </w:r>
      <w:r w:rsidR="0036010B">
        <w:t xml:space="preserve"> inhibitors, promote endothelial barrier integrity and prevent leukocyte recruitment to extravascular si</w:t>
      </w:r>
      <w:r w:rsidR="008D2263">
        <w:t>tes of injury and inflammation</w:t>
      </w:r>
      <w:r w:rsidR="00CA2A8E">
        <w:fldChar w:fldCharType="begin">
          <w:fldData xml:space="preserve">PFJlZm1hbj48Q2l0ZT48QXV0aG9yPkljaGlraTwvQXV0aG9yPjxZZWFyPjIwMTM8L1llYXI+PFJl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</w:fldData>
        </w:fldChar>
      </w:r>
      <w:r w:rsidR="003177FE">
        <w:instrText xml:space="preserve"> ADDIN REFMGR.CITE </w:instrText>
      </w:r>
      <w:r w:rsidR="003177FE">
        <w:fldChar w:fldCharType="begin">
          <w:fldData xml:space="preserve">PFJlZm1hbj48Q2l0ZT48QXV0aG9yPkljaGlraTwvQXV0aG9yPjxZZWFyPjIwMTM8L1llYXI+PFJl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</w:fldData>
        </w:fldChar>
      </w:r>
      <w:r w:rsidR="003177FE">
        <w:instrText xml:space="preserve"> ADDIN EN.CITE.DATA </w:instrText>
      </w:r>
      <w:r w:rsidR="003177FE">
        <w:fldChar w:fldCharType="end"/>
      </w:r>
      <w:r w:rsidR="00CA2A8E">
        <w:fldChar w:fldCharType="separate"/>
      </w:r>
      <w:r w:rsidR="00DB61BB" w:rsidRPr="00DB61BB">
        <w:rPr>
          <w:noProof/>
          <w:vertAlign w:val="superscript"/>
        </w:rPr>
        <w:t>6</w:t>
      </w:r>
      <w:r w:rsidR="00CA2A8E">
        <w:fldChar w:fldCharType="end"/>
      </w:r>
      <w:r w:rsidR="0036010B">
        <w:t xml:space="preserve">. </w:t>
      </w:r>
      <w:r w:rsidR="00A04368">
        <w:t>In the present study</w:t>
      </w:r>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A04368">
        <w:t xml:space="preserve">, the </w:t>
      </w:r>
      <w:r w:rsidR="00405075">
        <w:t>hyper</w:t>
      </w:r>
      <w:r w:rsidR="00A04368">
        <w:t xml:space="preserve">permeability </w:t>
      </w:r>
      <w:r w:rsidR="00405075">
        <w:t>induced by</w:t>
      </w:r>
      <w:r w:rsidR="00A04368">
        <w:t xml:space="preserve"> ANP</w:t>
      </w:r>
      <w:r w:rsidR="00665973">
        <w:t xml:space="preserve"> </w:t>
      </w:r>
      <w:r w:rsidR="00405075">
        <w:t>is</w:t>
      </w:r>
      <w:r w:rsidR="00CD0FBE">
        <w:t xml:space="preserve"> ultimately elicited </w:t>
      </w:r>
      <w:r w:rsidR="00665973">
        <w:t xml:space="preserve">via </w:t>
      </w:r>
      <w:r w:rsidR="00CD0FBE">
        <w:t>breakdown of</w:t>
      </w:r>
      <w:r w:rsidR="00665973">
        <w:t xml:space="preserve"> cAMP</w:t>
      </w:r>
      <w:r w:rsidR="00330975">
        <w:t xml:space="preserve"> (which is primarily thought to be protective in terms of endothelial permeability and barrier function</w:t>
      </w:r>
      <w:r w:rsidR="00C04F7C">
        <w:fldChar w:fldCharType="begin">
          <w:fldData xml:space="preserve">PFJlZm1hbj48Q2l0ZT48QXV0aG9yPlN1cmFwaXNpdGNoYXQ8L0F1dGhvcj48WWVhcj4yMDA3PC9Z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</w:fldData>
        </w:fldChar>
      </w:r>
      <w:r w:rsidR="003177FE">
        <w:instrText xml:space="preserve"> ADDIN REFMGR.CITE </w:instrText>
      </w:r>
      <w:r w:rsidR="003177FE">
        <w:fldChar w:fldCharType="begin">
          <w:fldData xml:space="preserve">PFJlZm1hbj48Q2l0ZT48QXV0aG9yPlN1cmFwaXNpdGNoYXQ8L0F1dGhvcj48WWVhcj4yMDA3PC9Z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</w:fldData>
        </w:fldChar>
      </w:r>
      <w:r w:rsidR="003177FE">
        <w:instrText xml:space="preserve"> ADDIN EN.CITE.DATA </w:instrText>
      </w:r>
      <w:r w:rsidR="003177FE">
        <w:fldChar w:fldCharType="end"/>
      </w:r>
      <w:r w:rsidR="00C04F7C">
        <w:fldChar w:fldCharType="separate"/>
      </w:r>
      <w:r w:rsidR="00DB61BB" w:rsidRPr="00DB61BB">
        <w:rPr>
          <w:noProof/>
          <w:vertAlign w:val="superscript"/>
        </w:rPr>
        <w:t>7</w:t>
      </w:r>
      <w:r w:rsidR="00C04F7C">
        <w:fldChar w:fldCharType="end"/>
      </w:r>
      <w:r w:rsidR="00330975">
        <w:t>)</w:t>
      </w:r>
      <w:r w:rsidR="00A04368">
        <w:t xml:space="preserve">. </w:t>
      </w:r>
      <w:r w:rsidR="00CD0FBE">
        <w:t xml:space="preserve">Crosstalk between the cGMP and cAMP systems is determined </w:t>
      </w:r>
      <w:r w:rsidR="00E7269D">
        <w:t>ostensibly</w:t>
      </w:r>
      <w:r w:rsidR="00CD0FBE">
        <w:t xml:space="preserve"> by the activity of two cGMP-regulated cAMP-hydrolysing PDEs; </w:t>
      </w:r>
      <w:r w:rsidR="00A04368">
        <w:t>PDE2 contains a GAF-B domain at its N terminus which binds cGMP to allosterically up-regulate activity</w:t>
      </w:r>
      <w:r w:rsidR="00665973">
        <w:t>,</w:t>
      </w:r>
      <w:r w:rsidR="00A04368">
        <w:t xml:space="preserve"> whilst </w:t>
      </w:r>
      <w:r w:rsidR="006C09F0">
        <w:t>for</w:t>
      </w:r>
      <w:r w:rsidR="00405075">
        <w:t xml:space="preserve"> PDE3</w:t>
      </w:r>
      <w:r w:rsidR="00CD0FBE">
        <w:t xml:space="preserve"> </w:t>
      </w:r>
      <w:r w:rsidR="00A04368">
        <w:t>cGMP is a high affinity inhibitor at the substrate binding site due to its low hydrolytic V</w:t>
      </w:r>
      <w:r w:rsidR="00A04368" w:rsidRPr="006756A8">
        <w:rPr>
          <w:vertAlign w:val="subscript"/>
        </w:rPr>
        <w:t>max</w:t>
      </w:r>
      <w:r w:rsidR="00A04368">
        <w:t xml:space="preserve"> (versus cAMP)</w:t>
      </w:r>
      <w:r w:rsidR="00CA2A8E">
        <w:fldChar w:fldCharType="begin"/>
      </w:r>
      <w:r w:rsidR="003177FE">
        <w:instrText xml:space="preserve"> ADDIN REFMGR.CITE &lt;Refman&gt;&lt;Cite&gt;&lt;Author&gt;Bender&lt;/Author&gt;&lt;Year&gt;2006&lt;/Year&gt;&lt;RecNum&gt;1587&lt;/RecNum&gt;&lt;IDText&gt;Cyclic nucleotide phosphodiesterases: molecular regulation to clinical use&lt;/IDText&gt;&lt;MDL Ref_Type="Journal"&gt;&lt;Ref_Type&gt;Journal&lt;/Ref_Type&gt;&lt;Ref_ID&gt;1587&lt;/Ref_ID&gt;&lt;Title_Primary&gt;Cyclic nucleotide phosphodiesterases: molecular regulation to clinical use&lt;/Title_Primary&gt;&lt;Authors_Primary&gt;Bender,A.T.&lt;/Authors_Primary&gt;&lt;Authors_Primary&gt;Beavo,J.A.&lt;/Authors_Primary&gt;&lt;Date_Primary&gt;2006/9&lt;/Date_Primary&gt;&lt;Keywords&gt;Animals&lt;/Keywords&gt;&lt;Keywords&gt;Disease&lt;/Keywords&gt;&lt;Keywords&gt;Drug&lt;/Keywords&gt;&lt;Keywords&gt;Enzymes&lt;/Keywords&gt;&lt;Keywords&gt;Erectile Dysfunction&lt;/Keywords&gt;&lt;Keywords&gt;Humans&lt;/Keywords&gt;&lt;Keywords&gt;Hydrolases&lt;/Keywords&gt;&lt;Keywords&gt;Messenger&lt;/Keywords&gt;&lt;Keywords&gt;metabolism&lt;/Keywords&gt;&lt;Keywords&gt;Models,Biological&lt;/Keywords&gt;&lt;Keywords&gt;Models,Molecular&lt;/Keywords&gt;&lt;Keywords&gt;Multigene Family&lt;/Keywords&gt;&lt;Keywords&gt;Nucleotides&lt;/Keywords&gt;&lt;Keywords&gt;Nucleotides,Cyclic&lt;/Keywords&gt;&lt;Keywords&gt;pharmacology&lt;/Keywords&gt;&lt;Keywords&gt;Phosphodiesterase Inhibitors&lt;/Keywords&gt;&lt;Keywords&gt;Phosphoric Diester Hydrolases&lt;/Keywords&gt;&lt;Keywords&gt;physiology&lt;/Keywords&gt;&lt;Keywords&gt;Research&lt;/Keywords&gt;&lt;Keywords&gt;Support&lt;/Keywords&gt;&lt;Keywords&gt;Time&lt;/Keywords&gt;&lt;Reprint&gt;Not in File&lt;/Reprint&gt;&lt;Start_Page&gt;488&lt;/Start_Page&gt;&lt;End_Page&gt;520&lt;/End_Page&gt;&lt;Periodical&gt;Pharmacol.Rev.&lt;/Periodical&gt;&lt;Volume&gt;58&lt;/Volume&gt;&lt;Issue&gt;3&lt;/Issue&gt;&lt;Address&gt;Department of Pharmacology, University of Washington Medical School, Health Sciences Building, Box 357280, Seattle, WA 98195-7280, USA&lt;/Address&gt;&lt;Web_URL&gt;PM:16968949&lt;/Web_URL&gt;&lt;ZZ_JournalFull&gt;&lt;f name="System"&gt;Pharmacol.Rev.&lt;/f&gt;&lt;/ZZ_JournalFull&gt;&lt;ZZ_WorkformID&gt;1&lt;/ZZ_WorkformID&gt;&lt;/MDL&gt;&lt;/Cite&gt;&lt;/Refman&gt;</w:instrText>
      </w:r>
      <w:r w:rsidR="00CA2A8E">
        <w:fldChar w:fldCharType="separate"/>
      </w:r>
      <w:r w:rsidR="00DB61BB" w:rsidRPr="00DB61BB">
        <w:rPr>
          <w:noProof/>
          <w:vertAlign w:val="superscript"/>
        </w:rPr>
        <w:t>8</w:t>
      </w:r>
      <w:r w:rsidR="00CA2A8E">
        <w:fldChar w:fldCharType="end"/>
      </w:r>
      <w:r w:rsidR="00405075">
        <w:t xml:space="preserve">. </w:t>
      </w:r>
      <w:r w:rsidR="00FF46CB">
        <w:t>Previous studies have intimated that</w:t>
      </w:r>
      <w:r w:rsidR="00CD0FBE" w:rsidRPr="00CD0FBE">
        <w:t xml:space="preserve"> </w:t>
      </w:r>
      <w:r w:rsidR="00CD0FBE">
        <w:t xml:space="preserve">inhibition of PDE3 </w:t>
      </w:r>
      <w:r w:rsidR="006C09F0">
        <w:t xml:space="preserve">and reduced permeability </w:t>
      </w:r>
      <w:r w:rsidR="00C566A5">
        <w:t>tends</w:t>
      </w:r>
      <w:r w:rsidR="00CD0FBE">
        <w:t xml:space="preserve"> to occur at lower cGMP concentrations whereas ANP-facilitated cAMP hydrolysis and increases in permeability predomina</w:t>
      </w:r>
      <w:r w:rsidR="00C566A5">
        <w:t>te</w:t>
      </w:r>
      <w:r w:rsidR="00CD0FBE">
        <w:t xml:space="preserve"> at higher cGMP concentrations</w:t>
      </w:r>
      <w:r w:rsidR="00FF46CB">
        <w:fldChar w:fldCharType="begin">
          <w:fldData xml:space="preserve">PFJlZm1hbj48Q2l0ZT48QXV0aG9yPlN1cmFwaXNpdGNoYXQ8L0F1dGhvcj48WWVhcj4yMDA3PC9Z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</w:fldData>
        </w:fldChar>
      </w:r>
      <w:r w:rsidR="003177FE">
        <w:instrText xml:space="preserve"> ADDIN REFMGR.CITE </w:instrText>
      </w:r>
      <w:r w:rsidR="003177FE">
        <w:fldChar w:fldCharType="begin">
          <w:fldData xml:space="preserve">PFJlZm1hbj48Q2l0ZT48QXV0aG9yPlN1cmFwaXNpdGNoYXQ8L0F1dGhvcj48WWVhcj4yMDA3PC9Z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</w:fldData>
        </w:fldChar>
      </w:r>
      <w:r w:rsidR="003177FE">
        <w:instrText xml:space="preserve"> ADDIN EN.CITE.DATA </w:instrText>
      </w:r>
      <w:r w:rsidR="003177FE">
        <w:fldChar w:fldCharType="end"/>
      </w:r>
      <w:r w:rsidR="00FF46CB">
        <w:fldChar w:fldCharType="separate"/>
      </w:r>
      <w:r w:rsidR="00DB61BB" w:rsidRPr="00DB61BB">
        <w:rPr>
          <w:noProof/>
          <w:vertAlign w:val="superscript"/>
        </w:rPr>
        <w:t>7</w:t>
      </w:r>
      <w:r w:rsidR="00FF46CB">
        <w:fldChar w:fldCharType="end"/>
      </w:r>
      <w:r w:rsidR="00A04368">
        <w:t xml:space="preserve">. This has important </w:t>
      </w:r>
      <w:r w:rsidR="00CD0FBE">
        <w:t>implications</w:t>
      </w:r>
      <w:r w:rsidR="00A04368">
        <w:t xml:space="preserve"> </w:t>
      </w:r>
      <w:r w:rsidR="00CD0FBE">
        <w:t>for</w:t>
      </w:r>
      <w:r w:rsidR="00A04368">
        <w:t xml:space="preserve"> MI since hypoxia and TNFα both promote PDE2 expression and the pathological release of ANP </w:t>
      </w:r>
      <w:r w:rsidR="00CD0FBE">
        <w:t>and/</w:t>
      </w:r>
      <w:r w:rsidR="00B71E92">
        <w:t xml:space="preserve">or BNP in this setting </w:t>
      </w:r>
      <w:r w:rsidR="00CD0FBE">
        <w:t>must</w:t>
      </w:r>
      <w:r w:rsidR="00A04368">
        <w:t xml:space="preserve"> be </w:t>
      </w:r>
      <w:r w:rsidR="00B71E92">
        <w:t>commensurate with</w:t>
      </w:r>
      <w:r w:rsidR="00A04368">
        <w:t xml:space="preserve"> </w:t>
      </w:r>
      <w:r w:rsidR="00E7269D">
        <w:t>sufficient</w:t>
      </w:r>
      <w:r w:rsidR="00A04368">
        <w:t xml:space="preserve"> GC-A </w:t>
      </w:r>
      <w:r w:rsidR="00E7269D">
        <w:t>stimulation</w:t>
      </w:r>
      <w:r w:rsidR="00A04368">
        <w:t xml:space="preserve"> to </w:t>
      </w:r>
      <w:r w:rsidR="00B71E92">
        <w:t xml:space="preserve">promote </w:t>
      </w:r>
      <w:r w:rsidR="00620CF9">
        <w:t>activation</w:t>
      </w:r>
      <w:r w:rsidR="00A04368">
        <w:t xml:space="preserve"> </w:t>
      </w:r>
      <w:r w:rsidR="0063040F">
        <w:t xml:space="preserve">of </w:t>
      </w:r>
      <w:r w:rsidR="00A04368">
        <w:t xml:space="preserve">PDE2. However, endothelial-specific deletion of GC-A </w:t>
      </w:r>
      <w:r w:rsidR="00A04368" w:rsidRPr="00F67E5D">
        <w:rPr>
          <w:i/>
        </w:rPr>
        <w:t>per se</w:t>
      </w:r>
      <w:r w:rsidR="00A04368">
        <w:t xml:space="preserve"> increases intravascular volum</w:t>
      </w:r>
      <w:r w:rsidR="002E5A6F">
        <w:t>e</w:t>
      </w:r>
      <w:r w:rsidR="002E5A6F">
        <w:fldChar w:fldCharType="begin">
          <w:fldData xml:space="preserve">PFJlZm1hbj48Q2l0ZT48QXV0aG9yPkt1aG48L0F1dGhvcj48WWVhcj4yMDEyPC9ZZWFyPjxSZWNO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</w:fldData>
        </w:fldChar>
      </w:r>
      <w:r w:rsidR="003177FE">
        <w:instrText xml:space="preserve"> ADDIN REFMGR.CITE </w:instrText>
      </w:r>
      <w:r w:rsidR="003177FE">
        <w:fldChar w:fldCharType="begin">
          <w:fldData xml:space="preserve">PFJlZm1hbj48Q2l0ZT48QXV0aG9yPkt1aG48L0F1dGhvcj48WWVhcj4yMDEyPC9ZZWFyPjxSZWNO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</w:fldData>
        </w:fldChar>
      </w:r>
      <w:r w:rsidR="003177FE">
        <w:instrText xml:space="preserve"> ADDIN EN.CITE.DATA </w:instrText>
      </w:r>
      <w:r w:rsidR="003177FE">
        <w:fldChar w:fldCharType="end"/>
      </w:r>
      <w:r w:rsidR="002E5A6F">
        <w:fldChar w:fldCharType="separate"/>
      </w:r>
      <w:r w:rsidR="00DB61BB" w:rsidRPr="00DB61BB">
        <w:rPr>
          <w:noProof/>
          <w:vertAlign w:val="superscript"/>
        </w:rPr>
        <w:t>5</w:t>
      </w:r>
      <w:r w:rsidR="002E5A6F">
        <w:fldChar w:fldCharType="end"/>
      </w:r>
      <w:r w:rsidR="00A04368">
        <w:t xml:space="preserve">, suggesting that </w:t>
      </w:r>
      <w:r w:rsidR="00245F76">
        <w:t xml:space="preserve">even under physiological conditions </w:t>
      </w:r>
      <w:r w:rsidR="00A04368">
        <w:t xml:space="preserve">ANP/GC-A/cGMP </w:t>
      </w:r>
      <w:r w:rsidR="006C09F0">
        <w:t xml:space="preserve">primarily </w:t>
      </w:r>
      <w:r w:rsidR="00E7269D">
        <w:t>couples with</w:t>
      </w:r>
      <w:r w:rsidR="00A04368">
        <w:t xml:space="preserve"> PDE2</w:t>
      </w:r>
      <w:r w:rsidR="006C09F0">
        <w:t xml:space="preserve"> </w:t>
      </w:r>
      <w:r w:rsidR="00E7269D">
        <w:t>rather than</w:t>
      </w:r>
      <w:r w:rsidR="006C09F0">
        <w:t xml:space="preserve"> PDE3</w:t>
      </w:r>
      <w:r w:rsidR="00B70DDD">
        <w:t>, at least in the endothelium</w:t>
      </w:r>
      <w:r w:rsidR="00CF366B">
        <w:t>.</w:t>
      </w:r>
      <w:r w:rsidR="00502889">
        <w:t xml:space="preserve"> Yet, the picture is more complicated; in the lung pharmacological administration of ANP protects against oedema and ANP KO mice exhibit augmented LPS-induced injury</w:t>
      </w:r>
      <w:r w:rsidR="00502889">
        <w:fldChar w:fldCharType="begin">
          <w:fldData xml:space="preserve">PFJlZm1hbj48Q2l0ZT48QXV0aG9yPkJpcnVrb3ZhPC9BdXRob3I+PFllYXI+MjAxMDwvWWVhcj48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</w:fldData>
        </w:fldChar>
      </w:r>
      <w:r w:rsidR="003177FE">
        <w:instrText xml:space="preserve"> ADDIN REFMGR.CITE </w:instrText>
      </w:r>
      <w:r w:rsidR="003177FE">
        <w:fldChar w:fldCharType="begin">
          <w:fldData xml:space="preserve">PFJlZm1hbj48Q2l0ZT48QXV0aG9yPkJpcnVrb3ZhPC9BdXRob3I+PFllYXI+MjAxMDwvWWVhcj48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</w:fldData>
        </w:fldChar>
      </w:r>
      <w:r w:rsidR="003177FE">
        <w:instrText xml:space="preserve"> ADDIN EN.CITE.DATA </w:instrText>
      </w:r>
      <w:r w:rsidR="003177FE">
        <w:fldChar w:fldCharType="end"/>
      </w:r>
      <w:r w:rsidR="00502889">
        <w:fldChar w:fldCharType="separate"/>
      </w:r>
      <w:r w:rsidR="00DB61BB" w:rsidRPr="00DB61BB">
        <w:rPr>
          <w:noProof/>
          <w:vertAlign w:val="superscript"/>
        </w:rPr>
        <w:t>9</w:t>
      </w:r>
      <w:r w:rsidR="00502889">
        <w:fldChar w:fldCharType="end"/>
      </w:r>
      <w:r w:rsidR="00502889">
        <w:t>.</w:t>
      </w:r>
      <w:r w:rsidR="00502889" w:rsidRPr="00502889">
        <w:t xml:space="preserve"> </w:t>
      </w:r>
      <w:r w:rsidR="00502889">
        <w:t xml:space="preserve">In addition, various agents that promote endothelial permeability appear to differentially affect expression of PDE2 versus PDE3. </w:t>
      </w:r>
      <w:proofErr w:type="gramStart"/>
      <w:r w:rsidR="00502889">
        <w:t>For example, in the study of Chen et al.</w:t>
      </w:r>
      <w:proofErr w:type="gramEnd"/>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502889">
        <w:t xml:space="preserve"> TNFα increased PDE2 expression thereby favouring enhanced cAMP (and cGMP) breakdown in the face of GC-</w:t>
      </w:r>
      <w:proofErr w:type="gramStart"/>
      <w:r w:rsidR="00502889">
        <w:t>A</w:t>
      </w:r>
      <w:proofErr w:type="gramEnd"/>
      <w:r w:rsidR="00502889">
        <w:t xml:space="preserve"> activation; TNFα also concomitantly reduces </w:t>
      </w:r>
      <w:proofErr w:type="spellStart"/>
      <w:r w:rsidR="00502889">
        <w:t>cGKI</w:t>
      </w:r>
      <w:proofErr w:type="spellEnd"/>
      <w:r w:rsidR="00502889">
        <w:t xml:space="preserve"> and PDE3 expression to tip the balance even further. However, other mediators that increase endothelial permeability, such as thrombin, can activate PDE3</w:t>
      </w:r>
      <w:r w:rsidR="00502889">
        <w:fldChar w:fldCharType="begin">
          <w:fldData xml:space="preserve">PFJlZm1hbj48Q2l0ZT48QXV0aG9yPlpoYW5nPC9BdXRob3I+PFllYXI+MjAwNzwvWWVhcj48UmVj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</w:fldData>
        </w:fldChar>
      </w:r>
      <w:r w:rsidR="003177FE">
        <w:instrText xml:space="preserve"> ADDIN REFMGR.CITE </w:instrText>
      </w:r>
      <w:r w:rsidR="003177FE">
        <w:fldChar w:fldCharType="begin">
          <w:fldData xml:space="preserve">PFJlZm1hbj48Q2l0ZT48QXV0aG9yPlpoYW5nPC9BdXRob3I+PFllYXI+MjAwNzwvWWVhcj48UmVj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</w:fldData>
        </w:fldChar>
      </w:r>
      <w:r w:rsidR="003177FE">
        <w:instrText xml:space="preserve"> ADDIN EN.CITE.DATA </w:instrText>
      </w:r>
      <w:r w:rsidR="003177FE">
        <w:fldChar w:fldCharType="end"/>
      </w:r>
      <w:r w:rsidR="00502889">
        <w:fldChar w:fldCharType="separate"/>
      </w:r>
      <w:r w:rsidR="00DB61BB" w:rsidRPr="00DB61BB">
        <w:rPr>
          <w:noProof/>
          <w:vertAlign w:val="superscript"/>
        </w:rPr>
        <w:t>10</w:t>
      </w:r>
      <w:r w:rsidR="00502889">
        <w:fldChar w:fldCharType="end"/>
      </w:r>
      <w:r w:rsidR="00502889">
        <w:t>; in this scenario, the net result on permeability and leukocyte flux might be quite different.</w:t>
      </w:r>
      <w:r w:rsidR="00502889" w:rsidRPr="00502889">
        <w:t xml:space="preserve"> </w:t>
      </w:r>
      <w:r w:rsidR="00502889">
        <w:t>These disparate outcomes almost certainly illustrate a shift between interaction of cGMP with PDE2 or PDE3 in organ-specific environments</w:t>
      </w:r>
      <w:r w:rsidR="00C522D1">
        <w:t>.</w:t>
      </w:r>
    </w:p>
    <w:p w:rsidR="00A04368" w:rsidRDefault="00405075" w:rsidP="00344E3B">
      <w:pPr>
        <w:jc w:val="both"/>
      </w:pPr>
      <w:r>
        <w:t>The</w:t>
      </w:r>
      <w:r w:rsidR="00A04368">
        <w:t xml:space="preserve"> spatial and temporal differences in cyclic nucleotide dynamics </w:t>
      </w:r>
      <w:r w:rsidR="00B71E92">
        <w:t>demonstrate</w:t>
      </w:r>
      <w:r w:rsidR="00A04368">
        <w:t xml:space="preserve"> the need to more fully understand the phenomenon of compartmentalised signalling before it will be possible to </w:t>
      </w:r>
      <w:r w:rsidR="001D0246">
        <w:t>elucidate</w:t>
      </w:r>
      <w:r w:rsidR="00A04368">
        <w:t xml:space="preserve"> why natriuretic peptide</w:t>
      </w:r>
      <w:r w:rsidR="00620CF9">
        <w:t>s</w:t>
      </w:r>
      <w:r w:rsidR="00A04368">
        <w:t xml:space="preserve"> </w:t>
      </w:r>
      <w:r>
        <w:t xml:space="preserve">have the capacity to </w:t>
      </w:r>
      <w:r w:rsidR="006C09F0">
        <w:t>exert both</w:t>
      </w:r>
      <w:r w:rsidR="00A04368">
        <w:t xml:space="preserve"> </w:t>
      </w:r>
      <w:r w:rsidR="006C09F0">
        <w:t>positive and negative effects</w:t>
      </w:r>
      <w:r w:rsidR="00A04368">
        <w:t xml:space="preserve"> on </w:t>
      </w:r>
      <w:r w:rsidR="006C09F0">
        <w:t xml:space="preserve">endothelial </w:t>
      </w:r>
      <w:r w:rsidR="00A04368">
        <w:t xml:space="preserve">permeability and barrier </w:t>
      </w:r>
      <w:r w:rsidR="006C09F0">
        <w:t>function</w:t>
      </w:r>
      <w:r w:rsidR="00A04368">
        <w:t xml:space="preserve">. </w:t>
      </w:r>
      <w:r w:rsidR="001D0246">
        <w:t>Regardless, t</w:t>
      </w:r>
      <w:r w:rsidR="007B1F4C">
        <w:t>he</w:t>
      </w:r>
      <w:r w:rsidR="00A04368">
        <w:t xml:space="preserve"> </w:t>
      </w:r>
      <w:r w:rsidR="006C09F0">
        <w:t xml:space="preserve">interchange </w:t>
      </w:r>
      <w:r w:rsidR="00A04368">
        <w:t xml:space="preserve">between PDE2 and PDE3 </w:t>
      </w:r>
      <w:r w:rsidR="003C1F0C">
        <w:t xml:space="preserve">appears to proffer a flexible, but fine-tuned regulation of many functional consequences of cyclic nucleotide signalling and </w:t>
      </w:r>
      <w:r w:rsidR="00A04368">
        <w:t xml:space="preserve">is now </w:t>
      </w:r>
      <w:r w:rsidR="00C566A5">
        <w:t xml:space="preserve">a </w:t>
      </w:r>
      <w:r w:rsidR="007B1F4C">
        <w:t xml:space="preserve">relatively </w:t>
      </w:r>
      <w:r w:rsidR="00C566A5">
        <w:t>well-established</w:t>
      </w:r>
      <w:r w:rsidR="00A04368">
        <w:t xml:space="preserve"> phenomenon, particularly in the myocardium. For </w:t>
      </w:r>
      <w:r w:rsidR="003C1F0C">
        <w:t>instance</w:t>
      </w:r>
      <w:r w:rsidR="00A04368">
        <w:t>,</w:t>
      </w:r>
      <w:r w:rsidR="00A04368" w:rsidRPr="007E7191">
        <w:t xml:space="preserve"> in human atrial myocytes low</w:t>
      </w:r>
      <w:r w:rsidR="00A04368">
        <w:t>er</w:t>
      </w:r>
      <w:r w:rsidR="00A04368" w:rsidRPr="007E7191">
        <w:t xml:space="preserve"> concentrations of cGMP </w:t>
      </w:r>
      <w:r w:rsidR="00A04368">
        <w:t>augment</w:t>
      </w:r>
      <w:r w:rsidR="00A04368" w:rsidRPr="007E7191">
        <w:t xml:space="preserve"> L-type Ca</w:t>
      </w:r>
      <w:r w:rsidR="00A04368" w:rsidRPr="007E7191">
        <w:rPr>
          <w:vertAlign w:val="superscript"/>
        </w:rPr>
        <w:t>2+</w:t>
      </w:r>
      <w:r w:rsidR="00A04368" w:rsidRPr="007E7191">
        <w:t xml:space="preserve"> channel </w:t>
      </w:r>
      <w:r w:rsidR="00A04368">
        <w:t>activity through inhibition</w:t>
      </w:r>
      <w:r w:rsidR="00A04368" w:rsidRPr="007E7191">
        <w:t xml:space="preserve"> PDE3, whereas higher concentrations of cGMP reduce such cu</w:t>
      </w:r>
      <w:r w:rsidR="00A04368">
        <w:t>rrents via PDE2 activation</w:t>
      </w:r>
      <w:r w:rsidR="00CA2A8E">
        <w:fldChar w:fldCharType="begin">
          <w:fldData xml:space="preserve">PFJlZm1hbj48Q2l0ZT48QXV0aG9yPlZhbmRlY2FzdGVlbGU8L0F1dGhvcj48WWVhcj4yMDAxPC9Z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</w:fldData>
        </w:fldChar>
      </w:r>
      <w:r w:rsidR="003177FE">
        <w:instrText xml:space="preserve"> ADDIN REFMGR.CITE </w:instrText>
      </w:r>
      <w:r w:rsidR="003177FE">
        <w:fldChar w:fldCharType="begin">
          <w:fldData xml:space="preserve">PFJlZm1hbj48Q2l0ZT48QXV0aG9yPlZhbmRlY2FzdGVlbGU8L0F1dGhvcj48WWVhcj4yMDAxPC9Z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</w:fldData>
        </w:fldChar>
      </w:r>
      <w:r w:rsidR="003177FE">
        <w:instrText xml:space="preserve"> ADDIN EN.CITE.DATA </w:instrText>
      </w:r>
      <w:r w:rsidR="003177FE">
        <w:fldChar w:fldCharType="end"/>
      </w:r>
      <w:r w:rsidR="00CA2A8E">
        <w:fldChar w:fldCharType="separate"/>
      </w:r>
      <w:r w:rsidR="00DB61BB" w:rsidRPr="00DB61BB">
        <w:rPr>
          <w:noProof/>
          <w:vertAlign w:val="superscript"/>
        </w:rPr>
        <w:t>11</w:t>
      </w:r>
      <w:r w:rsidR="00CA2A8E">
        <w:fldChar w:fldCharType="end"/>
      </w:r>
      <w:r w:rsidR="00A04368">
        <w:t>.</w:t>
      </w:r>
      <w:r w:rsidR="00665973">
        <w:t xml:space="preserve"> Furthermore, </w:t>
      </w:r>
      <w:r w:rsidR="003C1F0C">
        <w:t xml:space="preserve">the principal PDE responsible for </w:t>
      </w:r>
      <w:r w:rsidR="00330975">
        <w:t>cGMP</w:t>
      </w:r>
      <w:r w:rsidR="00A60519">
        <w:t>/cAMP</w:t>
      </w:r>
      <w:r w:rsidR="00330975">
        <w:t xml:space="preserve"> breakdown can shift</w:t>
      </w:r>
      <w:r w:rsidR="00F77587">
        <w:t xml:space="preserve"> </w:t>
      </w:r>
      <w:r w:rsidR="00665973">
        <w:t>as a result of disease</w:t>
      </w:r>
      <w:r w:rsidR="00330975">
        <w:t xml:space="preserve">. This facet is </w:t>
      </w:r>
      <w:r w:rsidR="00A60519">
        <w:t>highlighted</w:t>
      </w:r>
      <w:r w:rsidR="00330975">
        <w:t xml:space="preserve"> by the </w:t>
      </w:r>
      <w:r w:rsidR="00A60519">
        <w:t xml:space="preserve">observation </w:t>
      </w:r>
      <w:r w:rsidR="00330975">
        <w:t xml:space="preserve">that </w:t>
      </w:r>
      <w:r w:rsidR="00665973">
        <w:t>in healthy myoca</w:t>
      </w:r>
      <w:bookmarkStart w:id="0" w:name="_GoBack"/>
      <w:bookmarkEnd w:id="0"/>
      <w:r w:rsidR="00665973">
        <w:t>rdium</w:t>
      </w:r>
      <w:r w:rsidR="00F77587">
        <w:t xml:space="preserve"> cGMP generated by natriuretic peptides is </w:t>
      </w:r>
      <w:r w:rsidR="0063040F">
        <w:t>almost exclusively</w:t>
      </w:r>
      <w:r w:rsidR="00F77587">
        <w:t xml:space="preserve"> </w:t>
      </w:r>
      <w:r w:rsidR="00F77587">
        <w:lastRenderedPageBreak/>
        <w:t>regulated by PDE2</w:t>
      </w:r>
      <w:r w:rsidR="00CA2A8E">
        <w:fldChar w:fldCharType="begin">
          <w:fldData xml:space="preserve">PFJlZm1hbj48Q2l0ZT48QXV0aG9yPkNhc3RybzwvQXV0aG9yPjxZZWFyPjIwMDY8L1llYXI+PFJl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</w:fldData>
        </w:fldChar>
      </w:r>
      <w:r w:rsidR="003177FE">
        <w:instrText xml:space="preserve"> ADDIN REFMGR.CITE </w:instrText>
      </w:r>
      <w:r w:rsidR="003177FE">
        <w:fldChar w:fldCharType="begin">
          <w:fldData xml:space="preserve">PFJlZm1hbj48Q2l0ZT48QXV0aG9yPkNhc3RybzwvQXV0aG9yPjxZZWFyPjIwMDY8L1llYXI+PFJl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</w:fldData>
        </w:fldChar>
      </w:r>
      <w:r w:rsidR="003177FE">
        <w:instrText xml:space="preserve"> ADDIN EN.CITE.DATA </w:instrText>
      </w:r>
      <w:r w:rsidR="003177FE">
        <w:fldChar w:fldCharType="end"/>
      </w:r>
      <w:r w:rsidR="00CA2A8E">
        <w:fldChar w:fldCharType="separate"/>
      </w:r>
      <w:r w:rsidR="00DB61BB" w:rsidRPr="00DB61BB">
        <w:rPr>
          <w:noProof/>
          <w:vertAlign w:val="superscript"/>
        </w:rPr>
        <w:t>12</w:t>
      </w:r>
      <w:r w:rsidR="00CA2A8E">
        <w:fldChar w:fldCharType="end"/>
      </w:r>
      <w:r w:rsidR="00F77587">
        <w:t xml:space="preserve">, </w:t>
      </w:r>
      <w:r w:rsidR="00665973">
        <w:t xml:space="preserve">whereas in </w:t>
      </w:r>
      <w:r w:rsidR="004D751B">
        <w:t xml:space="preserve">the failing </w:t>
      </w:r>
      <w:r w:rsidR="00665973">
        <w:t xml:space="preserve">heart, </w:t>
      </w:r>
      <w:r w:rsidR="00F77587">
        <w:t>C-type natriuretic peptide (</w:t>
      </w:r>
      <w:r w:rsidR="00665973">
        <w:t>CNP</w:t>
      </w:r>
      <w:r w:rsidR="00F77587">
        <w:t>)</w:t>
      </w:r>
      <w:r w:rsidR="00665973">
        <w:t xml:space="preserve"> </w:t>
      </w:r>
      <w:r w:rsidR="00330975">
        <w:t>at least</w:t>
      </w:r>
      <w:r w:rsidR="00147FF9">
        <w:t>,</w:t>
      </w:r>
      <w:r w:rsidR="00330975">
        <w:t xml:space="preserve"> </w:t>
      </w:r>
      <w:r w:rsidR="00665973">
        <w:t xml:space="preserve">can potentiate </w:t>
      </w:r>
      <w:r w:rsidR="004D751B">
        <w:t>β-adrenoceptor</w:t>
      </w:r>
      <w:r w:rsidR="00665973">
        <w:t>-induced increases in force of contraction via cGMP-driven inhibition of PDE3</w:t>
      </w:r>
      <w:r w:rsidR="00CA2A8E">
        <w:fldChar w:fldCharType="begin">
          <w:fldData xml:space="preserve">PFJlZm1hbj48Q2l0ZT48QXV0aG9yPlF2aWdzdGFkPC9BdXRob3I+PFllYXI+MjAxMDwvWWVhcj48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</w:fldData>
        </w:fldChar>
      </w:r>
      <w:r w:rsidR="003177FE">
        <w:instrText xml:space="preserve"> ADDIN REFMGR.CITE </w:instrText>
      </w:r>
      <w:r w:rsidR="003177FE">
        <w:fldChar w:fldCharType="begin">
          <w:fldData xml:space="preserve">PFJlZm1hbj48Q2l0ZT48QXV0aG9yPlF2aWdzdGFkPC9BdXRob3I+PFllYXI+MjAxMDwvWWVhcj48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</w:fldData>
        </w:fldChar>
      </w:r>
      <w:r w:rsidR="003177FE">
        <w:instrText xml:space="preserve"> ADDIN EN.CITE.DATA </w:instrText>
      </w:r>
      <w:r w:rsidR="003177FE">
        <w:fldChar w:fldCharType="end"/>
      </w:r>
      <w:r w:rsidR="00CA2A8E">
        <w:fldChar w:fldCharType="separate"/>
      </w:r>
      <w:r w:rsidR="00DB61BB" w:rsidRPr="00DB61BB">
        <w:rPr>
          <w:noProof/>
          <w:vertAlign w:val="superscript"/>
        </w:rPr>
        <w:t>13</w:t>
      </w:r>
      <w:r w:rsidR="00CA2A8E">
        <w:fldChar w:fldCharType="end"/>
      </w:r>
      <w:r w:rsidR="00665973">
        <w:t>.</w:t>
      </w:r>
    </w:p>
    <w:p w:rsidR="00CA2A8E" w:rsidRDefault="00147FF9" w:rsidP="00A60519">
      <w:pPr>
        <w:jc w:val="both"/>
      </w:pPr>
      <w:r>
        <w:t>Do</w:t>
      </w:r>
      <w:r w:rsidR="000D0396">
        <w:t xml:space="preserve"> th</w:t>
      </w:r>
      <w:r>
        <w:t>e findings of Chen et al.</w:t>
      </w:r>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0D0396">
        <w:t xml:space="preserve"> imply that PDE2 inhibitors might be a useful adjunctive therapy for MI to optimise the beneficial effects of cardiac natriuretic peptide bioactivity? Perhaps</w:t>
      </w:r>
      <w:r w:rsidR="0063040F">
        <w:t>, but the outcome is difficult to predict</w:t>
      </w:r>
      <w:r w:rsidR="000D0396">
        <w:t xml:space="preserve">. In the pulmonary vasculature and right ventricle PDE2 expression is downregulated </w:t>
      </w:r>
      <w:r w:rsidR="00F57015">
        <w:t xml:space="preserve">in response to hypoxia, </w:t>
      </w:r>
      <w:r w:rsidR="000D0396">
        <w:t>and enzyme inhibitors are effective in preventing and reversing the pulmonary hypertensive phenotype, lowering pulmonary pressure, limiting pulmonary vascular remodelling and abrogating the RV hypertrophy</w:t>
      </w:r>
      <w:r w:rsidR="00CA2A8E">
        <w:fldChar w:fldCharType="begin">
          <w:fldData xml:space="preserve">PFJlZm1hbj48Q2l0ZT48QXV0aG9yPkJ1YmI8L0F1dGhvcj48WWVhcj4yMDE0PC9ZZWFyPjxSZWNO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</w:fldData>
        </w:fldChar>
      </w:r>
      <w:r w:rsidR="003177FE">
        <w:instrText xml:space="preserve"> ADDIN REFMGR.CITE </w:instrText>
      </w:r>
      <w:r w:rsidR="003177FE">
        <w:fldChar w:fldCharType="begin">
          <w:fldData xml:space="preserve">PFJlZm1hbj48Q2l0ZT48QXV0aG9yPkJ1YmI8L0F1dGhvcj48WWVhcj4yMDE0PC9ZZWFyPjxSZWNO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</w:fldData>
        </w:fldChar>
      </w:r>
      <w:r w:rsidR="003177FE">
        <w:instrText xml:space="preserve"> ADDIN EN.CITE.DATA </w:instrText>
      </w:r>
      <w:r w:rsidR="003177FE">
        <w:fldChar w:fldCharType="end"/>
      </w:r>
      <w:r w:rsidR="00CA2A8E">
        <w:fldChar w:fldCharType="separate"/>
      </w:r>
      <w:r w:rsidR="00DB61BB" w:rsidRPr="00DB61BB">
        <w:rPr>
          <w:noProof/>
          <w:vertAlign w:val="superscript"/>
        </w:rPr>
        <w:t>14</w:t>
      </w:r>
      <w:r w:rsidR="00CA2A8E">
        <w:fldChar w:fldCharType="end"/>
      </w:r>
      <w:r w:rsidR="00DE6898">
        <w:t xml:space="preserve">; </w:t>
      </w:r>
      <w:r w:rsidR="00F57015">
        <w:t xml:space="preserve">in a similar context, </w:t>
      </w:r>
      <w:r w:rsidR="000D0396">
        <w:t>blockade of PDE2 reduce</w:t>
      </w:r>
      <w:r w:rsidR="00F57015">
        <w:t>s</w:t>
      </w:r>
      <w:r w:rsidR="000D0396">
        <w:t xml:space="preserve"> the development of pulmonary oedema </w:t>
      </w:r>
      <w:r w:rsidR="00F57015">
        <w:t xml:space="preserve">following acute lung injury </w:t>
      </w:r>
      <w:r w:rsidR="00F67E5D">
        <w:t>by accentuating an cAMP-driven reduction in permeability</w:t>
      </w:r>
      <w:r w:rsidR="00F57015">
        <w:fldChar w:fldCharType="begin">
          <w:fldData xml:space="preserve">PFJlZm1hbj48Q2l0ZT48QXV0aG9yPlNleWJvbGQ8L0F1dGhvcj48WWVhcj4yMDA1PC9ZZWFyPjxS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=
</w:fldData>
        </w:fldChar>
      </w:r>
      <w:r w:rsidR="003177FE">
        <w:instrText xml:space="preserve"> ADDIN REFMGR.CITE </w:instrText>
      </w:r>
      <w:r w:rsidR="003177FE">
        <w:fldChar w:fldCharType="begin">
          <w:fldData xml:space="preserve">PFJlZm1hbj48Q2l0ZT48QXV0aG9yPlNleWJvbGQ8L0F1dGhvcj48WWVhcj4yMDA1PC9ZZWFyPjxS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=
</w:fldData>
        </w:fldChar>
      </w:r>
      <w:r w:rsidR="003177FE">
        <w:instrText xml:space="preserve"> ADDIN EN.CITE.DATA </w:instrText>
      </w:r>
      <w:r w:rsidR="003177FE">
        <w:fldChar w:fldCharType="end"/>
      </w:r>
      <w:r w:rsidR="00F57015">
        <w:fldChar w:fldCharType="separate"/>
      </w:r>
      <w:r w:rsidR="00DB61BB" w:rsidRPr="00DB61BB">
        <w:rPr>
          <w:noProof/>
          <w:vertAlign w:val="superscript"/>
        </w:rPr>
        <w:t>15</w:t>
      </w:r>
      <w:r w:rsidR="00F57015">
        <w:fldChar w:fldCharType="end"/>
      </w:r>
      <w:r w:rsidR="000D0396">
        <w:t>. In sharp contrast, in the failing left ventricle, upregulation of PDE2 has been suggested to represent a protective mechanism limiting detrimental cAMP-</w:t>
      </w:r>
      <w:r w:rsidR="00F67E5D">
        <w:t>dependent</w:t>
      </w:r>
      <w:r w:rsidR="000D0396">
        <w:t xml:space="preserve"> β</w:t>
      </w:r>
      <w:r w:rsidR="00F67E5D">
        <w:t>-adrenergic signalling</w:t>
      </w:r>
      <w:r w:rsidR="00CA2A8E">
        <w:fldChar w:fldCharType="begin">
          <w:fldData xml:space="preserve">PFJlZm1hbj48Q2l0ZT48QXV0aG9yPk1laGVsPC9BdXRob3I+PFllYXI+MjAxMzwvWWVhcj48UmVj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</w:fldData>
        </w:fldChar>
      </w:r>
      <w:r w:rsidR="003177FE">
        <w:instrText xml:space="preserve"> ADDIN REFMGR.CITE </w:instrText>
      </w:r>
      <w:r w:rsidR="003177FE">
        <w:fldChar w:fldCharType="begin">
          <w:fldData xml:space="preserve">PFJlZm1hbj48Q2l0ZT48QXV0aG9yPk1laGVsPC9BdXRob3I+PFllYXI+MjAxMzwvWWVhcj48UmVj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</w:fldData>
        </w:fldChar>
      </w:r>
      <w:r w:rsidR="003177FE">
        <w:instrText xml:space="preserve"> ADDIN EN.CITE.DATA </w:instrText>
      </w:r>
      <w:r w:rsidR="003177FE">
        <w:fldChar w:fldCharType="end"/>
      </w:r>
      <w:r w:rsidR="00CA2A8E">
        <w:fldChar w:fldCharType="separate"/>
      </w:r>
      <w:r w:rsidR="00DB61BB" w:rsidRPr="00DB61BB">
        <w:rPr>
          <w:noProof/>
          <w:vertAlign w:val="superscript"/>
        </w:rPr>
        <w:t>16</w:t>
      </w:r>
      <w:r w:rsidR="00CA2A8E">
        <w:fldChar w:fldCharType="end"/>
      </w:r>
      <w:r w:rsidR="000D0396">
        <w:t xml:space="preserve">. </w:t>
      </w:r>
      <w:r w:rsidR="00915E89">
        <w:t>In actual fact, this right-left heart discrepancy might be explained, at least in part, by differential activity of cAMP and crosstalk with cGMP systems since</w:t>
      </w:r>
      <w:r w:rsidR="00915E89" w:rsidRPr="00915E89">
        <w:t xml:space="preserve"> long term potentiation of </w:t>
      </w:r>
      <w:r w:rsidR="00915E89">
        <w:t>cAMP</w:t>
      </w:r>
      <w:r w:rsidR="00915E89" w:rsidRPr="00915E89">
        <w:t xml:space="preserve">-dependent pathways (e.g. β-agonists, </w:t>
      </w:r>
      <w:r w:rsidR="00915E89">
        <w:t>PDE3i</w:t>
      </w:r>
      <w:r w:rsidR="00915E89" w:rsidRPr="00915E89">
        <w:t xml:space="preserve">) increases mortality </w:t>
      </w:r>
      <w:r w:rsidR="00915E89">
        <w:t>in patients with LV dysfunction</w:t>
      </w:r>
      <w:r w:rsidR="00915E89" w:rsidRPr="00915E89">
        <w:t>, whereas pharmacologically targeting cAMP signalling via the use of prostacyclin analogues offers a survival advantage in right h</w:t>
      </w:r>
      <w:r w:rsidR="00915E89">
        <w:t>eart failure (i.e. PH patients). Thus, t</w:t>
      </w:r>
      <w:r w:rsidR="00F723AA">
        <w:t>h</w:t>
      </w:r>
      <w:r w:rsidR="00915E89">
        <w:t>e</w:t>
      </w:r>
      <w:r w:rsidR="00F723AA">
        <w:t xml:space="preserve"> organ-</w:t>
      </w:r>
      <w:r w:rsidR="00915E89">
        <w:t xml:space="preserve">, tissue- and cell- </w:t>
      </w:r>
      <w:r w:rsidR="00F723AA">
        <w:t xml:space="preserve">specific nature of the pathways involved suggests that if the </w:t>
      </w:r>
      <w:r w:rsidR="00F57015">
        <w:t>injurious</w:t>
      </w:r>
      <w:r w:rsidR="00F723AA">
        <w:t xml:space="preserve"> effect of GC-A/cGMP activation to increase endothelial permeability and leukocyte extravasation following MI is to be </w:t>
      </w:r>
      <w:r w:rsidR="00F57015">
        <w:t>abrogated</w:t>
      </w:r>
      <w:r w:rsidR="00F723AA">
        <w:t xml:space="preserve"> therapeutically, then </w:t>
      </w:r>
      <w:r w:rsidR="00F67E5D">
        <w:t xml:space="preserve">specific targeting of </w:t>
      </w:r>
      <w:r w:rsidR="00F723AA">
        <w:t xml:space="preserve">endothelial PDE2 </w:t>
      </w:r>
      <w:r w:rsidR="00F67E5D">
        <w:t xml:space="preserve">might be </w:t>
      </w:r>
      <w:r w:rsidR="00B71E92">
        <w:t>the ultimate, albeit challenging, goal.</w:t>
      </w:r>
      <w:r w:rsidR="007B1F4C">
        <w:t xml:space="preserve"> </w:t>
      </w:r>
      <w:proofErr w:type="gramStart"/>
      <w:r w:rsidR="007B1F4C">
        <w:t>Furthermore, since the study of Chen et al.</w:t>
      </w:r>
      <w:proofErr w:type="gramEnd"/>
      <w:r w:rsidR="00DB61BB">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REFMGR.CITE </w:instrText>
      </w:r>
      <w:r w:rsidR="003177FE">
        <w:fldChar w:fldCharType="begin">
          <w:fldData xml:space="preserve">PFJlZm1hbj48Q2l0ZT48QXV0aG9yPkNoZW48L0F1dGhvcj48WWVhcj4yMDE2PC9ZZWFyPjxSZWNO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</w:fldData>
        </w:fldChar>
      </w:r>
      <w:r w:rsidR="003177FE">
        <w:instrText xml:space="preserve"> ADDIN EN.CITE.DATA </w:instrText>
      </w:r>
      <w:r w:rsidR="003177FE">
        <w:fldChar w:fldCharType="end"/>
      </w:r>
      <w:r w:rsidR="00DB61BB">
        <w:fldChar w:fldCharType="separate"/>
      </w:r>
      <w:r w:rsidR="00DB61BB" w:rsidRPr="00DB61BB">
        <w:rPr>
          <w:noProof/>
          <w:vertAlign w:val="superscript"/>
        </w:rPr>
        <w:t>4</w:t>
      </w:r>
      <w:r w:rsidR="00DB61BB">
        <w:fldChar w:fldCharType="end"/>
      </w:r>
      <w:r w:rsidR="007B1F4C">
        <w:t xml:space="preserve"> explored barrier function and leukocyte flux following MI </w:t>
      </w:r>
      <w:r w:rsidR="00C522D1">
        <w:t xml:space="preserve">primarily </w:t>
      </w:r>
      <w:r w:rsidR="007B1F4C">
        <w:t xml:space="preserve">from the perspective of endothelial GC-A deletion, it would also be interesting to know </w:t>
      </w:r>
      <w:r w:rsidR="00C522D1">
        <w:t>if</w:t>
      </w:r>
      <w:r w:rsidR="001D0246">
        <w:t xml:space="preserve"> by</w:t>
      </w:r>
      <w:r w:rsidR="007B1F4C">
        <w:t xml:space="preserve"> employing pharmacological GC-A stimulators (i.e. agonists) in this context it might be possible to optimise dose and time of administration to exploit the recognized salutary effects of ANP and BNP (e.g. vasodilator, natriuretic/diuretic, sympatholytic, anti-</w:t>
      </w:r>
      <w:proofErr w:type="spellStart"/>
      <w:r w:rsidR="007B1F4C">
        <w:t>RAAS</w:t>
      </w:r>
      <w:proofErr w:type="spellEnd"/>
      <w:r w:rsidR="007B1F4C">
        <w:t>, anti-hypertrophic &amp; anti-fibrotic) whilst minimising or avoiding activation of PDE2?</w:t>
      </w:r>
      <w:r w:rsidR="00482A7A">
        <w:br w:type="page"/>
      </w:r>
    </w:p>
    <w:p w:rsidR="003177FE" w:rsidRPr="003177FE" w:rsidRDefault="00CA2A8E" w:rsidP="003177FE">
      <w:pPr>
        <w:jc w:val="both"/>
        <w:rPr>
          <w:b/>
          <w:noProof/>
        </w:rPr>
      </w:pPr>
      <w:r>
        <w:lastRenderedPageBreak/>
        <w:fldChar w:fldCharType="begin"/>
      </w:r>
      <w:r>
        <w:instrText xml:space="preserve"> ADDIN REFMGR.REFLIST </w:instrText>
      </w:r>
      <w:r>
        <w:fldChar w:fldCharType="separate"/>
      </w:r>
      <w:r w:rsidR="003177FE" w:rsidRPr="003177FE">
        <w:rPr>
          <w:b/>
          <w:noProof/>
        </w:rPr>
        <w:t>REFERENCES</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 </w:t>
      </w:r>
      <w:r w:rsidRPr="003177FE">
        <w:rPr>
          <w:noProof/>
        </w:rPr>
        <w:tab/>
        <w:t xml:space="preserve">Kuhn M. Molecular Physiology of Membrane Guanylyl Cyclase Receptors. </w:t>
      </w:r>
      <w:r w:rsidRPr="003177FE">
        <w:rPr>
          <w:i/>
          <w:noProof/>
        </w:rPr>
        <w:t>Physiol Rev</w:t>
      </w:r>
      <w:r w:rsidRPr="003177FE">
        <w:rPr>
          <w:noProof/>
        </w:rPr>
        <w:t xml:space="preserve"> 2016;96:751-804.</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2) </w:t>
      </w:r>
      <w:r w:rsidRPr="003177FE">
        <w:rPr>
          <w:noProof/>
        </w:rPr>
        <w:tab/>
        <w:t xml:space="preserve">McMurray JJ, Packer M, Desai AS, Gong J, Lefkowitz MP, Rizkala AR, Rouleau JL, Shi VC, Solomon SD, Swedberg K, Zile MR. Angiotensin-neprilysin inhibition versus enalapril in heart failure. </w:t>
      </w:r>
      <w:r w:rsidRPr="003177FE">
        <w:rPr>
          <w:i/>
          <w:noProof/>
        </w:rPr>
        <w:t>N Engl J Med</w:t>
      </w:r>
      <w:r w:rsidRPr="003177FE">
        <w:rPr>
          <w:noProof/>
        </w:rPr>
        <w:t xml:space="preserve"> 2014;371:993-1004.</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3) </w:t>
      </w:r>
      <w:r w:rsidRPr="003177FE">
        <w:rPr>
          <w:noProof/>
        </w:rPr>
        <w:tab/>
        <w:t xml:space="preserve">Lyu T, Zhao Y, Zhang T, Zhou W, Yang F, Ge H, Ding S, Pu J, He B. Natriuretic peptides as an adjunctive treatment for acute myocardial infarction: insights from the meta-analysis of 1,389 patients from 20 trials. </w:t>
      </w:r>
      <w:r w:rsidRPr="003177FE">
        <w:rPr>
          <w:i/>
          <w:noProof/>
        </w:rPr>
        <w:t>Int Heart J</w:t>
      </w:r>
      <w:r w:rsidRPr="003177FE">
        <w:rPr>
          <w:noProof/>
        </w:rPr>
        <w:t xml:space="preserve"> 2014;55:8-16.</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4) </w:t>
      </w:r>
      <w:r w:rsidRPr="003177FE">
        <w:rPr>
          <w:noProof/>
        </w:rPr>
        <w:tab/>
        <w:t xml:space="preserve">Chen W, Spitzl A, Mathes DS, Nikolaev VO, Werner F, Weirather J, Spiranec K, Rock K, Fischer JW, Kammerer U, Stegner D, Baba HA, Hofmann U, Frantz S, Kuhn M. Endothelial Actions of ANP Enhance Myocardial Inflammatory Infiltration in the Early Phase After Acute Infarction. </w:t>
      </w:r>
      <w:r w:rsidRPr="003177FE">
        <w:rPr>
          <w:i/>
          <w:noProof/>
        </w:rPr>
        <w:t>Circ Res</w:t>
      </w:r>
      <w:r w:rsidRPr="003177FE">
        <w:rPr>
          <w:noProof/>
        </w:rPr>
        <w:t xml:space="preserve"> 2016.</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5) </w:t>
      </w:r>
      <w:r w:rsidRPr="003177FE">
        <w:rPr>
          <w:noProof/>
        </w:rPr>
        <w:tab/>
        <w:t xml:space="preserve">Kuhn M. Endothelial actions of atrial and B-type natriuretic peptides. </w:t>
      </w:r>
      <w:r w:rsidRPr="003177FE">
        <w:rPr>
          <w:i/>
          <w:noProof/>
        </w:rPr>
        <w:t>Br J Pharmacol</w:t>
      </w:r>
      <w:r w:rsidRPr="003177FE">
        <w:rPr>
          <w:noProof/>
        </w:rPr>
        <w:t xml:space="preserve"> 2012;166:522-31.</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6) </w:t>
      </w:r>
      <w:r w:rsidRPr="003177FE">
        <w:rPr>
          <w:noProof/>
        </w:rPr>
        <w:tab/>
        <w:t xml:space="preserve">Ichiki T, Izumi R, Cataliotti A, Larsen AM, Sandberg SM, Burnett JC, Jr. Endothelial permeability in vitro and in vivo: protective actions of ANP and omapatrilat in experimental atherosclerosis. </w:t>
      </w:r>
      <w:r w:rsidRPr="003177FE">
        <w:rPr>
          <w:i/>
          <w:noProof/>
        </w:rPr>
        <w:t>Peptides</w:t>
      </w:r>
      <w:r w:rsidRPr="003177FE">
        <w:rPr>
          <w:noProof/>
        </w:rPr>
        <w:t xml:space="preserve"> 2013;48:21-6.</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7) </w:t>
      </w:r>
      <w:r w:rsidRPr="003177FE">
        <w:rPr>
          <w:noProof/>
        </w:rPr>
        <w:tab/>
        <w:t xml:space="preserve">Surapisitchat J, Jeon KI, Yan C, Beavo JA. Differential regulation of endothelial cell permeability by cGMP via phosphodiesterases 2 and 3. </w:t>
      </w:r>
      <w:r w:rsidRPr="003177FE">
        <w:rPr>
          <w:i/>
          <w:noProof/>
        </w:rPr>
        <w:t>Circ Res</w:t>
      </w:r>
      <w:r w:rsidRPr="003177FE">
        <w:rPr>
          <w:noProof/>
        </w:rPr>
        <w:t xml:space="preserve"> 2007;101:811-8.</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8) </w:t>
      </w:r>
      <w:r w:rsidRPr="003177FE">
        <w:rPr>
          <w:noProof/>
        </w:rPr>
        <w:tab/>
        <w:t xml:space="preserve">Bender AT, Beavo JA. Cyclic nucleotide phosphodiesterases: molecular regulation to clinical use. </w:t>
      </w:r>
      <w:r w:rsidRPr="003177FE">
        <w:rPr>
          <w:i/>
          <w:noProof/>
        </w:rPr>
        <w:t>Pharmacol Rev</w:t>
      </w:r>
      <w:r w:rsidRPr="003177FE">
        <w:rPr>
          <w:noProof/>
        </w:rPr>
        <w:t xml:space="preserve"> 2006;58:488-520.</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9) </w:t>
      </w:r>
      <w:r w:rsidRPr="003177FE">
        <w:rPr>
          <w:noProof/>
        </w:rPr>
        <w:tab/>
        <w:t xml:space="preserve">Birukova AA, Xing J, Fu P, Yakubov B, Dubrovskyi O, Fortune JA, Klibanov AM, Birukov KG. Atrial natriuretic peptide attenuates LPS-induced lung vascular leak: role of PAK1. </w:t>
      </w:r>
      <w:r w:rsidRPr="003177FE">
        <w:rPr>
          <w:i/>
          <w:noProof/>
        </w:rPr>
        <w:t>Am J Physiol Lung Cell Mol Physiol</w:t>
      </w:r>
      <w:r w:rsidRPr="003177FE">
        <w:rPr>
          <w:noProof/>
        </w:rPr>
        <w:t xml:space="preserve"> 2010;299:L652-L663.</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0) </w:t>
      </w:r>
      <w:r w:rsidRPr="003177FE">
        <w:rPr>
          <w:noProof/>
        </w:rPr>
        <w:tab/>
        <w:t xml:space="preserve">Zhang W, Colman RW. Thrombin regulates intracellular cyclic AMP concentration in human platelets through phosphorylation/activation of phosphodiesterase 3A. </w:t>
      </w:r>
      <w:r w:rsidRPr="003177FE">
        <w:rPr>
          <w:i/>
          <w:noProof/>
        </w:rPr>
        <w:t>Blood</w:t>
      </w:r>
      <w:r w:rsidRPr="003177FE">
        <w:rPr>
          <w:noProof/>
        </w:rPr>
        <w:t xml:space="preserve"> 2007;110:1475-82.</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1) </w:t>
      </w:r>
      <w:r w:rsidRPr="003177FE">
        <w:rPr>
          <w:noProof/>
        </w:rPr>
        <w:tab/>
        <w:t xml:space="preserve">Vandecasteele G, Verde I, Rucker-Martin C, Donzeau-Gouge P, Fischmeister R. Cyclic GMP regulation of the L-type Ca(2+) channel current in human atrial myocytes. </w:t>
      </w:r>
      <w:r w:rsidRPr="003177FE">
        <w:rPr>
          <w:i/>
          <w:noProof/>
        </w:rPr>
        <w:t>J Physiol</w:t>
      </w:r>
      <w:r w:rsidRPr="003177FE">
        <w:rPr>
          <w:noProof/>
        </w:rPr>
        <w:t xml:space="preserve"> 2001;533:329-40.</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2) </w:t>
      </w:r>
      <w:r w:rsidRPr="003177FE">
        <w:rPr>
          <w:noProof/>
        </w:rPr>
        <w:tab/>
        <w:t xml:space="preserve">Castro LR, Verde I, Cooper DM, Fischmeister R. Cyclic guanosine monophosphate compartmentation in rat cardiac myocytes. </w:t>
      </w:r>
      <w:r w:rsidRPr="003177FE">
        <w:rPr>
          <w:i/>
          <w:noProof/>
        </w:rPr>
        <w:t>Circulation</w:t>
      </w:r>
      <w:r w:rsidRPr="003177FE">
        <w:rPr>
          <w:noProof/>
        </w:rPr>
        <w:t xml:space="preserve"> 2006;113:2221-8.</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lastRenderedPageBreak/>
        <w:tab/>
        <w:t xml:space="preserve">(13) </w:t>
      </w:r>
      <w:r w:rsidRPr="003177FE">
        <w:rPr>
          <w:noProof/>
        </w:rPr>
        <w:tab/>
        <w:t xml:space="preserve">Qvigstad E, Moltzau LR, Aronsen JM, Nguyen CH, Hougen K, Sjaastad I, Levy FO, Skomedal T, Osnes JB. Natriuretic peptides increase beta1-adrenoceptor signalling in failing hearts through phosphodiesterase 3 inhibition. </w:t>
      </w:r>
      <w:r w:rsidRPr="003177FE">
        <w:rPr>
          <w:i/>
          <w:noProof/>
        </w:rPr>
        <w:t>Cardiovasc Res</w:t>
      </w:r>
      <w:r w:rsidRPr="003177FE">
        <w:rPr>
          <w:noProof/>
        </w:rPr>
        <w:t xml:space="preserve"> 2010;85:763-72.</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4) </w:t>
      </w:r>
      <w:r w:rsidRPr="003177FE">
        <w:rPr>
          <w:noProof/>
        </w:rPr>
        <w:tab/>
        <w:t xml:space="preserve">Bubb KJ, Trinder SL, Baliga RS, Patel J, Clapp LH, MacAllister RJ, Hobbs AJ. Inhibition of phosphodiesterase 2 augments cGMP and cAMP signaling to ameliorate pulmonary hypertension. </w:t>
      </w:r>
      <w:r w:rsidRPr="003177FE">
        <w:rPr>
          <w:i/>
          <w:noProof/>
        </w:rPr>
        <w:t>Circulation</w:t>
      </w:r>
      <w:r w:rsidRPr="003177FE">
        <w:rPr>
          <w:noProof/>
        </w:rPr>
        <w:t xml:space="preserve"> 2014;130:496-507.</w:t>
      </w:r>
    </w:p>
    <w:p w:rsidR="003177FE" w:rsidRPr="003177FE" w:rsidRDefault="003177FE" w:rsidP="003177FE">
      <w:pPr>
        <w:tabs>
          <w:tab w:val="right" w:pos="540"/>
          <w:tab w:val="left" w:pos="720"/>
        </w:tabs>
        <w:spacing w:after="240" w:line="240" w:lineRule="auto"/>
        <w:ind w:left="720" w:hanging="720"/>
        <w:jc w:val="both"/>
        <w:rPr>
          <w:noProof/>
        </w:rPr>
      </w:pPr>
      <w:r w:rsidRPr="003177FE">
        <w:rPr>
          <w:noProof/>
        </w:rPr>
        <w:tab/>
        <w:t xml:space="preserve">(15) </w:t>
      </w:r>
      <w:r w:rsidRPr="003177FE">
        <w:rPr>
          <w:noProof/>
        </w:rPr>
        <w:tab/>
        <w:t xml:space="preserve">Seybold J, Thomas D, Witzenrath M, Boral S, Hocke AC, Burger A, Hatzelmann A, Tenor H, Schudt C, Krull M, Schutte H, Hippenstiel S, Suttorp N. Tumor necrosis factor-alpha-dependent expression of phosphodiesterase 2: role in endothelial hyperpermeability. </w:t>
      </w:r>
      <w:r w:rsidRPr="003177FE">
        <w:rPr>
          <w:i/>
          <w:noProof/>
        </w:rPr>
        <w:t>Blood</w:t>
      </w:r>
      <w:r w:rsidRPr="003177FE">
        <w:rPr>
          <w:noProof/>
        </w:rPr>
        <w:t xml:space="preserve"> 2005;105:3569-76.</w:t>
      </w:r>
    </w:p>
    <w:p w:rsidR="003177FE" w:rsidRPr="003177FE" w:rsidRDefault="003177FE" w:rsidP="003177FE">
      <w:pPr>
        <w:tabs>
          <w:tab w:val="right" w:pos="540"/>
          <w:tab w:val="left" w:pos="720"/>
        </w:tabs>
        <w:spacing w:after="0" w:line="240" w:lineRule="auto"/>
        <w:ind w:left="720" w:hanging="720"/>
        <w:jc w:val="both"/>
        <w:rPr>
          <w:noProof/>
        </w:rPr>
      </w:pPr>
      <w:r w:rsidRPr="003177FE">
        <w:rPr>
          <w:noProof/>
        </w:rPr>
        <w:tab/>
        <w:t xml:space="preserve">(16) </w:t>
      </w:r>
      <w:r w:rsidRPr="003177FE">
        <w:rPr>
          <w:noProof/>
        </w:rPr>
        <w:tab/>
        <w:t xml:space="preserve">Mehel H, Emons J, Vettel C, Wittkopper K, Seppelt D, Dewenter M, Lutz S, Sossalla S, Maier LS, Lechene P, Leroy J, Lefebvre F, Varin A, Eschenhagen T, Nattel S, Dobrev D, Zimmermann WH, Nikolaev VO, Vandecasteele G, Fischmeister R, El-Armouche A. Phosphodiesterase-2 is up-regulated in human failing hearts and blunts beta-adrenergic responses in cardiomyocytes. </w:t>
      </w:r>
      <w:r w:rsidRPr="003177FE">
        <w:rPr>
          <w:i/>
          <w:noProof/>
        </w:rPr>
        <w:t>J Am Coll Cardiol</w:t>
      </w:r>
      <w:r w:rsidRPr="003177FE">
        <w:rPr>
          <w:noProof/>
        </w:rPr>
        <w:t xml:space="preserve"> 2013;62:1596-606.</w:t>
      </w:r>
    </w:p>
    <w:p w:rsidR="00482A7A" w:rsidRDefault="00CA2A8E" w:rsidP="00DB61BB">
      <w:pPr>
        <w:jc w:val="both"/>
      </w:pPr>
      <w:r>
        <w:fldChar w:fldCharType="end"/>
      </w:r>
    </w:p>
    <w:sectPr w:rsidR="00482A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Circulation Research&lt;/Style&gt;&lt;LeftDelim&gt;{&lt;/LeftDelim&gt;&lt;RightDelim&gt;}&lt;/RightDelim&gt;&lt;FontName&gt;Arial&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bliography refman 12&lt;/item&gt;&lt;/Libraries&gt;&lt;/ENLibraries&gt;"/>
  </w:docVars>
  <w:rsids>
    <w:rsidRoot w:val="00482A7A"/>
    <w:rsid w:val="00053A0C"/>
    <w:rsid w:val="000A4EE9"/>
    <w:rsid w:val="000A5DC9"/>
    <w:rsid w:val="000D033D"/>
    <w:rsid w:val="000D0396"/>
    <w:rsid w:val="00147FF9"/>
    <w:rsid w:val="001710DC"/>
    <w:rsid w:val="001C0B50"/>
    <w:rsid w:val="001D0246"/>
    <w:rsid w:val="001E147C"/>
    <w:rsid w:val="00206392"/>
    <w:rsid w:val="002370CD"/>
    <w:rsid w:val="00245F76"/>
    <w:rsid w:val="002C1098"/>
    <w:rsid w:val="002C2292"/>
    <w:rsid w:val="002C40B2"/>
    <w:rsid w:val="002D3E5A"/>
    <w:rsid w:val="002E5A6F"/>
    <w:rsid w:val="002E724B"/>
    <w:rsid w:val="003177FE"/>
    <w:rsid w:val="00330975"/>
    <w:rsid w:val="003317D7"/>
    <w:rsid w:val="00344E3B"/>
    <w:rsid w:val="0036010B"/>
    <w:rsid w:val="0037443E"/>
    <w:rsid w:val="003C1F0C"/>
    <w:rsid w:val="003C5978"/>
    <w:rsid w:val="003E334A"/>
    <w:rsid w:val="00400523"/>
    <w:rsid w:val="00405075"/>
    <w:rsid w:val="0043165B"/>
    <w:rsid w:val="00482A7A"/>
    <w:rsid w:val="004C3902"/>
    <w:rsid w:val="004D751B"/>
    <w:rsid w:val="004F6D34"/>
    <w:rsid w:val="00502889"/>
    <w:rsid w:val="0052678D"/>
    <w:rsid w:val="00552B81"/>
    <w:rsid w:val="005539A6"/>
    <w:rsid w:val="00567CA9"/>
    <w:rsid w:val="00620CF9"/>
    <w:rsid w:val="0063040F"/>
    <w:rsid w:val="00665973"/>
    <w:rsid w:val="006756A8"/>
    <w:rsid w:val="00687FD4"/>
    <w:rsid w:val="00694168"/>
    <w:rsid w:val="006C09F0"/>
    <w:rsid w:val="006F33D1"/>
    <w:rsid w:val="006F58DC"/>
    <w:rsid w:val="007A6222"/>
    <w:rsid w:val="007B1F4C"/>
    <w:rsid w:val="007D697C"/>
    <w:rsid w:val="007E7191"/>
    <w:rsid w:val="00831ED1"/>
    <w:rsid w:val="00842B7B"/>
    <w:rsid w:val="008D2263"/>
    <w:rsid w:val="00915E89"/>
    <w:rsid w:val="0096263E"/>
    <w:rsid w:val="00A04368"/>
    <w:rsid w:val="00A343A5"/>
    <w:rsid w:val="00A42D36"/>
    <w:rsid w:val="00A60519"/>
    <w:rsid w:val="00A62A0D"/>
    <w:rsid w:val="00A97552"/>
    <w:rsid w:val="00AA4327"/>
    <w:rsid w:val="00AB44E7"/>
    <w:rsid w:val="00AD3AA9"/>
    <w:rsid w:val="00B64F78"/>
    <w:rsid w:val="00B70DDD"/>
    <w:rsid w:val="00B71E92"/>
    <w:rsid w:val="00B912C2"/>
    <w:rsid w:val="00BC76B5"/>
    <w:rsid w:val="00C04F7C"/>
    <w:rsid w:val="00C522D1"/>
    <w:rsid w:val="00C566A5"/>
    <w:rsid w:val="00CA1D48"/>
    <w:rsid w:val="00CA2A8E"/>
    <w:rsid w:val="00CD0FBE"/>
    <w:rsid w:val="00CF366B"/>
    <w:rsid w:val="00D75203"/>
    <w:rsid w:val="00DB61BB"/>
    <w:rsid w:val="00DC13F5"/>
    <w:rsid w:val="00DE6898"/>
    <w:rsid w:val="00E12FC8"/>
    <w:rsid w:val="00E7269D"/>
    <w:rsid w:val="00EE2B90"/>
    <w:rsid w:val="00F41E51"/>
    <w:rsid w:val="00F57015"/>
    <w:rsid w:val="00F63AAB"/>
    <w:rsid w:val="00F67E5D"/>
    <w:rsid w:val="00F723AA"/>
    <w:rsid w:val="00F77587"/>
    <w:rsid w:val="00FA204A"/>
    <w:rsid w:val="00FC7104"/>
    <w:rsid w:val="00FD2C05"/>
    <w:rsid w:val="00FF46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10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10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a.j.hobbs@qmu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3</TotalTime>
  <Pages>6</Pages>
  <Words>2876</Words>
  <Characters>1639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 J Hobbs</dc:creator>
  <cp:lastModifiedBy>Adrian J Hobbs</cp:lastModifiedBy>
  <cp:revision>31</cp:revision>
  <dcterms:created xsi:type="dcterms:W3CDTF">2016-05-24T10:23:00Z</dcterms:created>
  <dcterms:modified xsi:type="dcterms:W3CDTF">2016-06-07T08:48:00Z</dcterms:modified>
</cp:coreProperties>
</file>